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44A2" w:rsidRDefault="00A844A2" w:rsidP="00A844A2">
      <w:pPr>
        <w:pStyle w:val="NormalWeb"/>
        <w:shd w:val="clear" w:color="auto" w:fill="FFFFFF"/>
        <w:spacing w:before="0" w:beforeAutospacing="0" w:after="225" w:afterAutospacing="0"/>
        <w:jc w:val="both"/>
        <w:rPr>
          <w:rFonts w:ascii="Arial" w:hAnsi="Arial" w:cs="Arial"/>
          <w:color w:val="000000"/>
          <w:sz w:val="21"/>
          <w:szCs w:val="21"/>
        </w:rPr>
      </w:pPr>
      <w:r>
        <w:rPr>
          <w:rFonts w:ascii="Arial" w:hAnsi="Arial" w:cs="Arial"/>
          <w:color w:val="000000"/>
          <w:sz w:val="21"/>
          <w:szCs w:val="21"/>
        </w:rPr>
        <w:t xml:space="preserve">Lorem ipsum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Vl9mRDYP","properties":{"formattedCitation":"(Baldwin in Di Mauro, 2020)","plainCitation":"(Baldwin in Di Mauro, 2020)","noteIndex":0},"citationItems":[{"id":122,"uris":["http://zotero.org/groups/4141114/items/UM7B4RQC"],"uri":["http://zotero.org/groups/4141114/items/UM7B4RQC"],"itemData":{"id":122,"type":"book","event-place":"London","publisher":"VOX CEPR Policy Portal","publisher-place":"London","source":"Google Scholar","title":"Economics in the time of COVID-19","title-short":"Economics in the time of COVID-19","author":[{"family":"Baldwin","given":"R."},{"family":"Di Mauro","given":"B. W. (ur.)"}],"issued":{"date-parts":[["2020"]]}}}],"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Baldwin in Di Mauro, 2020)</w:t>
      </w:r>
      <w:r>
        <w:rPr>
          <w:rFonts w:ascii="Arial" w:hAnsi="Arial" w:cs="Arial"/>
          <w:color w:val="000000"/>
          <w:sz w:val="21"/>
          <w:szCs w:val="21"/>
        </w:rPr>
        <w:fldChar w:fldCharType="end"/>
      </w:r>
      <w:r>
        <w:rPr>
          <w:rFonts w:ascii="Arial" w:hAnsi="Arial" w:cs="Arial"/>
          <w:color w:val="000000"/>
          <w:sz w:val="21"/>
          <w:szCs w:val="21"/>
        </w:rPr>
        <w:t xml:space="preserve"> dolor sit amet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ii1syuMF","properties":{"formattedCitation":"(Ranjan, b. d.)","plainCitation":"(Ranjan, b. d.)","noteIndex":0},"citationItems":[{"id":182,"uris":["http://zotero.org/groups/4141114/items/TV4LVB2H"],"uri":["http://zotero.org/groups/4141114/items/TV4LVB2H"],"itemData":{"id":182,"type":"webpage","title":"601 Words Essay on if I were a Social Worker","URL":"https://www.preservearticles.com/essay-for-students/601-words-essay-on-if-i-were-a-social-worker/10182","author":[{"family":"Ranjan","given":""}],"accessed":{"date-parts":[["2021",6,21]]}}}],"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Ranjan, b. d.)</w:t>
      </w:r>
      <w:r>
        <w:rPr>
          <w:rFonts w:ascii="Arial" w:hAnsi="Arial" w:cs="Arial"/>
          <w:color w:val="000000"/>
          <w:sz w:val="21"/>
          <w:szCs w:val="21"/>
        </w:rPr>
        <w:fldChar w:fldCharType="end"/>
      </w:r>
      <w:r>
        <w:rPr>
          <w:rFonts w:ascii="Arial" w:hAnsi="Arial" w:cs="Arial"/>
          <w:color w:val="000000"/>
          <w:sz w:val="21"/>
          <w:szCs w:val="21"/>
        </w:rPr>
        <w:t xml:space="preserve">, consectetur adipiscing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R6V2bAAF","properties":{"formattedCitation":"(Kogoj, 2009)","plainCitation":"(Kogoj, 2009)","noteIndex":0},"citationItems":[{"id":175,"uris":["http://zotero.org/groups/4141114/items/M67UB6UW"],"uri":["http://zotero.org/groups/4141114/items/M67UB6UW"],"itemData":{"id":175,"type":"paper-conference","container-title":"V korak z demenco – poti: 6. psihogeriatrično srečanje","event-place":"Laško","publisher":"Spominčica – Slovensko združenje za pomoč pri demenci","publisher-place":"Laško","title":"Ali smo pripravljeni na demenco v prihodnosti","URL":"xycyxv","author":[{"family":"Kogoj","given":"A."}],"editor":[{"family":"Kogoj","given":"A."},{"family":"Strbad","given":"M."}],"issued":{"date-parts":[["2009"]]}}}],"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Kogoj, 2009)</w:t>
      </w:r>
      <w:r>
        <w:rPr>
          <w:rFonts w:ascii="Arial" w:hAnsi="Arial" w:cs="Arial"/>
          <w:color w:val="000000"/>
          <w:sz w:val="21"/>
          <w:szCs w:val="21"/>
        </w:rPr>
        <w:fldChar w:fldCharType="end"/>
      </w:r>
      <w:r>
        <w:rPr>
          <w:rFonts w:ascii="Arial" w:hAnsi="Arial" w:cs="Arial"/>
          <w:color w:val="000000"/>
          <w:sz w:val="21"/>
          <w:szCs w:val="21"/>
        </w:rPr>
        <w:t xml:space="preserve"> elit. Nulla luctus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CYEDrEIJ","properties":{"formattedCitation":"(Lipson, 2011)","plainCitation":"(Lipson, 2011)","noteIndex":0},"citationItems":[{"id":54,"uris":["http://zotero.org/groups/4141114/items/D3FNKWVB"],"uri":["http://zotero.org/groups/4141114/items/D3FNKWVB"],"itemData":{"id":54,"type":"book","ISBN":"0-226-48464-5","publisher":"University of Chicago Press","title":"Cite right: a quick guide to citation styles--MLA, APA, Chicago, the sciences, professions, and more","author":[{"family":"Lipson","given":"Charles"}],"issued":{"date-parts":[["2011"]]}}}],"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Lipson, 2011)</w:t>
      </w:r>
      <w:r>
        <w:rPr>
          <w:rFonts w:ascii="Arial" w:hAnsi="Arial" w:cs="Arial"/>
          <w:color w:val="000000"/>
          <w:sz w:val="21"/>
          <w:szCs w:val="21"/>
        </w:rPr>
        <w:fldChar w:fldCharType="end"/>
      </w:r>
      <w:r>
        <w:rPr>
          <w:rFonts w:ascii="Arial" w:hAnsi="Arial" w:cs="Arial"/>
          <w:color w:val="000000"/>
          <w:sz w:val="21"/>
          <w:szCs w:val="21"/>
        </w:rPr>
        <w:t xml:space="preserve"> maximus erat,</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qjD65ndd","properties":{"formattedCitation":"(de Bondt, Gieseck, Herrero in Zekaite, 2019)","plainCitation":"(de Bondt, Gieseck, Herrero in Zekaite, 2019)","noteIndex":0},"citationItems":[{"id":270,"uris":["http://zotero.org/groups/4141114/items/XTPMGZC3"],"uri":["http://zotero.org/groups/4141114/items/XTPMGZC3"],"itemData":{"id":270,"type":"article-journal","container-title":"ECB Working Paper","issue":"2343","note":"publisher: ECB Working Paper","source":"Google Scholar","title":"Disaggregate income and wealth effects in the largest euro area countries","URL":"https://www.ecb.europa.eu/pub/pdf/scpwps/ecb.wp2343~8a1d3cdd68.en.pdf","author":[{"family":"Bondt","given":"Gabe","non-dropping-particle":"de"},{"family":"Gieseck","given":"Arne"},{"family":"Herrero","given":"Pablo"},{"family":"Zekaite","given":"Zivile"}],"issued":{"date-parts":[["2019"]]}}}],"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de Bondt, Gieseck, Herrero in Zekaite, 2019)</w:t>
      </w:r>
      <w:r>
        <w:rPr>
          <w:rFonts w:ascii="Arial" w:hAnsi="Arial" w:cs="Arial"/>
          <w:color w:val="000000"/>
          <w:sz w:val="21"/>
          <w:szCs w:val="21"/>
        </w:rPr>
        <w:fldChar w:fldCharType="end"/>
      </w:r>
      <w:r>
        <w:rPr>
          <w:rFonts w:ascii="Arial" w:hAnsi="Arial" w:cs="Arial"/>
          <w:color w:val="000000"/>
          <w:sz w:val="21"/>
          <w:szCs w:val="21"/>
        </w:rPr>
        <w:t xml:space="preserve"> nec commodo leo sagittis semper</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aUKzMjo6","properties":{"formattedCitation":"(Mesec, 2014)","plainCitation":"(Mesec, 2014)","noteIndex":0},"citationItems":[{"id":186,"uris":["http://zotero.org/groups/4141114/items/AL7ZVCTF"],"uri":["http://zotero.org/groups/4141114/items/AL7ZVCTF"],"itemData":{"id":186,"type":"post-weblog","container-title":"Begotnice","title":"Dobrodelnost: nadomestek ali dopolnilo države","URL":"https://begotnice-blazx.blogspot.com/2014/01/dobrodelnost-nadomestek-ali-dopolnilo.html","author":[{"family":"Mesec","given":"B."}],"accessed":{"date-parts":[["2021",6,21]]},"issued":{"date-parts":[["2014"]]}}}],"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Mesec, 2014)</w:t>
      </w:r>
      <w:r>
        <w:rPr>
          <w:rFonts w:ascii="Arial" w:hAnsi="Arial" w:cs="Arial"/>
          <w:color w:val="000000"/>
          <w:sz w:val="21"/>
          <w:szCs w:val="21"/>
        </w:rPr>
        <w:fldChar w:fldCharType="end"/>
      </w:r>
      <w:r>
        <w:rPr>
          <w:rFonts w:ascii="Arial" w:hAnsi="Arial" w:cs="Arial"/>
          <w:color w:val="000000"/>
          <w:sz w:val="21"/>
          <w:szCs w:val="21"/>
        </w:rPr>
        <w:t xml:space="preserve">. Duis consequat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o0je3tdv","properties":{"formattedCitation":"(ECB, 2021)","plainCitation":"(ECB, 2021)","noteIndex":0},"citationItems":[{"id":276,"uris":["http://zotero.org/groups/4141114/items/GID5JSEX"],"uri":["http://zotero.org/groups/4141114/items/GID5JSEX"],"itemData":{"id":276,"type":"report","abstract":"Economic activity At the global level, the recovery momentum remains solid amid continued supply constraints. The Purchasing Managers’ Index data for June show historically high levels for the second quarter of 2021 as a whole. At the same time, the growth momentum slowed somewhat in June because activity normalised to some extent in several key economies. Trade in goods remains robust despite increasing headwinds from supply bottlenecks. With respect to global inflation developments, price pressures increased further, driven largely by transitory factors such as base effects and pandemic-related supply constraints. Looking ahead, pandemic developments continue to be a source of uncertainty for the global economic recovery and may lead to an increasingly uneven growth path across countries.","event-place":"Frankfurt am Main","language":"en","number":"5","publisher":"Evropska centralna banka","publisher-place":"Frankfurt am Main","source":"Zotero","title":"ECB Economic Bulletin","URL":"https://www.ecb.europa.eu/pub/pdf/ecbu/eb202105.en.pdf","author":[{"family":"ECB","given":""}],"issued":{"date-parts":[["2021"]]}}}],"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ECB, 2021)</w:t>
      </w:r>
      <w:r>
        <w:rPr>
          <w:rFonts w:ascii="Arial" w:hAnsi="Arial" w:cs="Arial"/>
          <w:color w:val="000000"/>
          <w:sz w:val="21"/>
          <w:szCs w:val="21"/>
        </w:rPr>
        <w:fldChar w:fldCharType="end"/>
      </w:r>
      <w:r>
        <w:rPr>
          <w:rFonts w:ascii="Arial" w:hAnsi="Arial" w:cs="Arial"/>
          <w:color w:val="000000"/>
          <w:sz w:val="21"/>
          <w:szCs w:val="21"/>
        </w:rPr>
        <w:t xml:space="preserve"> elit turpis, sit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g9LBVEqC","properties":{"formattedCitation":"(Baldwin in Di Mauro, 2020)","plainCitation":"(Baldwin in Di Mauro, 2020)","noteIndex":0},"citationItems":[{"id":122,"uris":["http://zotero.org/groups/4141114/items/UM7B4RQC"],"uri":["http://zotero.org/groups/4141114/items/UM7B4RQC"],"itemData":{"id":122,"type":"book","event-place":"London","publisher":"VOX CEPR Policy Portal","publisher-place":"London","source":"Google Scholar","title":"Economics in the time of COVID-19","title-short":"Economics in the time of COVID-19","author":[{"family":"Baldwin","given":"R."},{"family":"Di Mauro","given":"B. W. (ur.)"}],"issued":{"date-parts":[["2020"]]}}}],"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Baldwin in Di Mauro, 2020)</w:t>
      </w:r>
      <w:r>
        <w:rPr>
          <w:rFonts w:ascii="Arial" w:hAnsi="Arial" w:cs="Arial"/>
          <w:color w:val="000000"/>
          <w:sz w:val="21"/>
          <w:szCs w:val="21"/>
        </w:rPr>
        <w:fldChar w:fldCharType="end"/>
      </w:r>
      <w:r>
        <w:rPr>
          <w:rFonts w:ascii="Arial" w:hAnsi="Arial" w:cs="Arial"/>
          <w:color w:val="000000"/>
          <w:sz w:val="21"/>
          <w:szCs w:val="21"/>
        </w:rPr>
        <w:t xml:space="preserve"> amet finibus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LxzraPlt","properties":{"formattedCitation":"(UMAR, 2016)","plainCitation":"(UMAR, 2016)","noteIndex":0},"citationItems":[{"id":170,"uris":["http://zotero.org/groups/4141114/items/NY4R6DUW"],"uri":["http://zotero.org/groups/4141114/items/NY4R6DUW"],"itemData":{"id":170,"type":"book","event-place":"Ljubljana","publisher":"Urad za makroekonomske analize in razvoj","publisher-place":"Ljubljana","title":"Ekonomski izzivi","author":[{"family":"UMAR","given":""}],"issued":{"date-parts":[["2016"]]}}}],"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UMAR, 2016)</w:t>
      </w:r>
      <w:r>
        <w:rPr>
          <w:rFonts w:ascii="Arial" w:hAnsi="Arial" w:cs="Arial"/>
          <w:color w:val="000000"/>
          <w:sz w:val="21"/>
          <w:szCs w:val="21"/>
        </w:rPr>
        <w:fldChar w:fldCharType="end"/>
      </w:r>
      <w:r>
        <w:rPr>
          <w:rFonts w:ascii="Arial" w:hAnsi="Arial" w:cs="Arial"/>
          <w:color w:val="000000"/>
          <w:sz w:val="21"/>
          <w:szCs w:val="21"/>
        </w:rPr>
        <w:t xml:space="preserve"> lectus accumsan nec </w:t>
      </w:r>
      <w:r>
        <w:rPr>
          <w:rFonts w:ascii="Arial" w:hAnsi="Arial" w:cs="Arial"/>
          <w:color w:val="000000"/>
          <w:sz w:val="21"/>
          <w:szCs w:val="21"/>
        </w:rPr>
        <w:fldChar w:fldCharType="begin"/>
      </w:r>
      <w:r w:rsidR="002D5D35">
        <w:rPr>
          <w:rFonts w:ascii="Arial" w:hAnsi="Arial" w:cs="Arial"/>
          <w:color w:val="000000"/>
          <w:sz w:val="21"/>
          <w:szCs w:val="21"/>
        </w:rPr>
        <w:instrText xml:space="preserve"> ADDIN ZOTERO_ITEM CSL_CITATION {"citationID":"L2bwKWTP","properties":{"formattedCitation":"(UMAR, 2021a, 2021b)","plainCitation":"(UMAR, 2021a, 2021b)","noteIndex":0},"citationItems":[{"id":165,"uris":["http://zotero.org/groups/4141114/items/4U4BF5QR"],"uri":["http://zotero.org/groups/4141114/items/4U4BF5QR"],"itemData":{"id":165,"type":"article-journal","container-title":"Ekonomsko ogledalo","issue":"6","URL":"https://www.umar.gov.si/fileadmin/user_upload/publikacije/eo/2021/6_2021/EO_6_2021_01.pdf","volume":"27","author":[{"family":"UMAR","given":""}],"issued":{"date-parts":[["2021"]]}}},{"id":63,"uris":["http://zotero.org/groups/4141114/items/56JLQR2G"],"uri":["http://zotero.org/groups/4141114/items/56JLQR2G"],"itemData":{"id":63,"type":"article-journal","container-title":"Ekonomsko ogledalo","issue":"5","URL":"https://www.umar.gov.si/fileadmin/user_upload/publikacije/eo/2021/5_2021/EO_5_2021.pdf","volume":"27","author":[{"family":"UMAR","given":""}],"accessed":{"date-parts":[["2021",5,25]]},"issued":{"date-parts":[["2021"]]}}}],"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UMAR, 2021a, 2021b)</w:t>
      </w:r>
      <w:r>
        <w:rPr>
          <w:rFonts w:ascii="Arial" w:hAnsi="Arial" w:cs="Arial"/>
          <w:color w:val="000000"/>
          <w:sz w:val="21"/>
          <w:szCs w:val="21"/>
        </w:rPr>
        <w:fldChar w:fldCharType="end"/>
      </w:r>
      <w:r>
        <w:rPr>
          <w:rFonts w:ascii="Arial" w:hAnsi="Arial" w:cs="Arial"/>
          <w:color w:val="000000"/>
          <w:sz w:val="21"/>
          <w:szCs w:val="21"/>
        </w:rPr>
        <w:t xml:space="preserve">. Proin varius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5RyVGbpG","properties":{"formattedCitation":"(Urek, 2013)","plainCitation":"(Urek, 2013)","noteIndex":0},"citationItems":[{"id":194,"uris":["http://zotero.org/groups/4141114/items/JZAQ5MS5"],"uri":["http://zotero.org/groups/4141114/items/JZAQ5MS5"],"itemData":{"id":194,"type":"speech","event":"ENTER Mental Health, 14th Annual Conference \"Empowering people in psychosis: lifelong learning approaches\"","event-place":"Varšava","note":"Academy of Special Education","publisher-place":"Varšava","title":"Empowering people in acute crisis: statutory advocates' experiences in Slovenia","author":[{"family":"Urek","given":"M."}],"issued":{"date-parts":[["2013"]],"season":"avgust"}}}],"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Urek, 2013)</w:t>
      </w:r>
      <w:r>
        <w:rPr>
          <w:rFonts w:ascii="Arial" w:hAnsi="Arial" w:cs="Arial"/>
          <w:color w:val="000000"/>
          <w:sz w:val="21"/>
          <w:szCs w:val="21"/>
        </w:rPr>
        <w:fldChar w:fldCharType="end"/>
      </w:r>
      <w:r>
        <w:rPr>
          <w:rFonts w:ascii="Arial" w:hAnsi="Arial" w:cs="Arial"/>
          <w:color w:val="000000"/>
          <w:sz w:val="21"/>
          <w:szCs w:val="21"/>
        </w:rPr>
        <w:t xml:space="preserve"> laoreet mi vel eleifend </w:t>
      </w:r>
      <w:r>
        <w:rPr>
          <w:rFonts w:ascii="Arial" w:hAnsi="Arial" w:cs="Arial"/>
          <w:color w:val="000000"/>
          <w:sz w:val="21"/>
          <w:szCs w:val="21"/>
        </w:rPr>
        <w:fldChar w:fldCharType="begin"/>
      </w:r>
      <w:r w:rsidR="002C082F">
        <w:rPr>
          <w:rFonts w:ascii="Arial" w:hAnsi="Arial" w:cs="Arial"/>
          <w:color w:val="000000"/>
          <w:sz w:val="21"/>
          <w:szCs w:val="21"/>
        </w:rPr>
        <w:instrText xml:space="preserve"> ADDIN ZOTERO_ITEM CSL_CITATION {"citationID":"chKxwEuw","properties":{"formattedCitation":"(EK, 2021)","plainCitation":"(EK, 2021)","noteIndex":0},"citationItems":[{"id":274,"uris":["http://zotero.org/groups/4141114/items/U6QI774E"],"uri":["http://zotero.org/groups/4141114/items/U6QI774E"],"itemData":{"id":274,"type":"report","event-place":"Luxembourg","genre":"Institutional Paper","language":"en","number":"149","publisher":"European Commission. Directorate General for Economic and Financial Affairs","publisher-place":"Luxembourg","source":"DOI.org (CSL JSON)","title":"European economic forecast: Spring 2021","title-short":"European economic forecast","URL":"https://data.europa.eu/doi/10.2765/66679","author":[{"literal":"EK"}],"accessed":{"date-parts":[["2021",8,17]]},"issued":{"date-parts":[["2021"]]}}}],"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EK, 2021)</w:t>
      </w:r>
      <w:r>
        <w:rPr>
          <w:rFonts w:ascii="Arial" w:hAnsi="Arial" w:cs="Arial"/>
          <w:color w:val="000000"/>
          <w:sz w:val="21"/>
          <w:szCs w:val="21"/>
        </w:rPr>
        <w:fldChar w:fldCharType="end"/>
      </w:r>
      <w:r>
        <w:rPr>
          <w:rFonts w:ascii="Arial" w:hAnsi="Arial" w:cs="Arial"/>
          <w:color w:val="000000"/>
          <w:sz w:val="21"/>
          <w:szCs w:val="21"/>
        </w:rPr>
        <w:t xml:space="preserve">. Pellentesque sit amet consequat ligula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1HjQl4wq","properties":{"formattedCitation":"(Darvas, 2021)","plainCitation":"(Darvas, 2021)","noteIndex":0},"citationItems":[{"id":203,"uris":["http://zotero.org/groups/4141114/items/CPG6PKJE"],"uri":["http://zotero.org/groups/4141114/items/CPG6PKJE"],"itemData":{"id":203,"type":"webpage","container-title":"Breugel","title":"European Union countries’ recovery and resilience plans","URL":"https://www.bruegel.org/publications/datasets/european-union-countries-recovery-and-resilience-plans/","author":[{"family":"Darvas","given":"Z"}],"accessed":{"date-parts":[["2021",8,12]]},"issued":{"date-parts":[["2021",7,14]]}}}],"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Darvas, 2021)</w:t>
      </w:r>
      <w:r>
        <w:rPr>
          <w:rFonts w:ascii="Arial" w:hAnsi="Arial" w:cs="Arial"/>
          <w:color w:val="000000"/>
          <w:sz w:val="21"/>
          <w:szCs w:val="21"/>
        </w:rPr>
        <w:fldChar w:fldCharType="end"/>
      </w:r>
      <w:r>
        <w:rPr>
          <w:rFonts w:ascii="Arial" w:hAnsi="Arial" w:cs="Arial"/>
          <w:color w:val="000000"/>
          <w:sz w:val="21"/>
          <w:szCs w:val="21"/>
        </w:rPr>
        <w:t xml:space="preserve">. Sed ac justo id purus hendrerit bibendum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lyT3DRGT","properties":{"formattedCitation":"(Jackson in Weiss, b. d.)","plainCitation":"(Jackson in Weiss, b. d.)","noteIndex":0},"citationItems":[{"id":261,"uris":["http://zotero.org/groups/4141114/items/SQYMND8L"],"uri":["http://zotero.org/groups/4141114/items/SQYMND8L"],"itemData":{"id":261,"type":"article-journal","language":"en","page":"84","source":"Zotero","title":"Global Economic Effects of COVID-19","author":[{"family":"Jackson","given":"James K"},{"family":"Weiss","given":"Martin A"}]}}],"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Jackson in Weiss, b. d.)</w:t>
      </w:r>
      <w:r>
        <w:rPr>
          <w:rFonts w:ascii="Arial" w:hAnsi="Arial" w:cs="Arial"/>
          <w:color w:val="000000"/>
          <w:sz w:val="21"/>
          <w:szCs w:val="21"/>
        </w:rPr>
        <w:fldChar w:fldCharType="end"/>
      </w:r>
      <w:r>
        <w:rPr>
          <w:rFonts w:ascii="Arial" w:hAnsi="Arial" w:cs="Arial"/>
          <w:color w:val="000000"/>
          <w:sz w:val="21"/>
          <w:szCs w:val="21"/>
        </w:rPr>
        <w:t xml:space="preserve">. Etiam egestas condimentum fermentum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ait1pqWK","properties":{"formattedCitation":"(\\uc0\\u8222{}Google\\uc0\\u8220{}, b. d.)","plainCitation":"(„Google“, b. d.)","noteIndex":0},"citationItems":[{"id":137,"uris":["http://zotero.org/groups/4141114/items/FP48QVTT"],"uri":["http://zotero.org/groups/4141114/items/FP48QVTT"],"itemData":{"id":137,"type":"webpage","title":"Google","URL":"https://www.google.com/","accessed":{"date-parts":[["2021",6,4]]}}}],"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Google“, b. d.)</w:t>
      </w:r>
      <w:r>
        <w:rPr>
          <w:rFonts w:ascii="Arial" w:hAnsi="Arial" w:cs="Arial"/>
          <w:color w:val="000000"/>
          <w:sz w:val="21"/>
          <w:szCs w:val="21"/>
        </w:rPr>
        <w:fldChar w:fldCharType="end"/>
      </w:r>
      <w:r>
        <w:rPr>
          <w:rFonts w:ascii="Arial" w:hAnsi="Arial" w:cs="Arial"/>
          <w:color w:val="000000"/>
          <w:sz w:val="21"/>
          <w:szCs w:val="21"/>
        </w:rPr>
        <w:t xml:space="preserve">. Sed ultricies nisl vel blandit lacinia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iuCUo4cy","properties":{"formattedCitation":"(\\uc0\\u8222{}Intelligence of dogs\\uc0\\u8220{}, b. d.)","plainCitation":"(„Intelligence of dogs“, b. d.)","noteIndex":0},"citationItems":[{"id":184,"uris":["http://zotero.org/groups/4141114/items/MZ3PZL2V"],"uri":["http://zotero.org/groups/4141114/items/MZ3PZL2V"],"itemData":{"id":184,"type":"webpage","title":"Intelligence of dogs: lists breeds from most to least intelligent","title-short":"Intelligence of dogs","URL":"https://petrix.com/dogint/","accessed":{"date-parts":[["2021",6,21]]}}}],"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Intelligence of dogs“, b. d.)</w:t>
      </w:r>
      <w:r>
        <w:rPr>
          <w:rFonts w:ascii="Arial" w:hAnsi="Arial" w:cs="Arial"/>
          <w:color w:val="000000"/>
          <w:sz w:val="21"/>
          <w:szCs w:val="21"/>
        </w:rPr>
        <w:fldChar w:fldCharType="end"/>
      </w:r>
      <w:r>
        <w:rPr>
          <w:rFonts w:ascii="Arial" w:hAnsi="Arial" w:cs="Arial"/>
          <w:color w:val="000000"/>
          <w:sz w:val="21"/>
          <w:szCs w:val="21"/>
        </w:rPr>
        <w:t xml:space="preserve">. Vestibulum iaculis rutrum massa vel vulputat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oSmNgy73","properties":{"formattedCitation":"(Zavir\\uc0\\u353{}ek, 2013)","plainCitation":"(Zaviršek, 2013)","noteIndex":0},"citationItems":[{"id":171,"uris":["http://zotero.org/groups/4141114/items/XJJT2LVK"],"uri":["http://zotero.org/groups/4141114/items/XJJT2LVK"],"itemData":{"id":171,"type":"article-newspaper","container-title":"Delo - Sobotna Priloga","event-place":"Ljubljana","page":"6","publisher-place":"Ljubljana","title":"Ko je klic iz pekla v Slovenijo zastonj: socialno politika","URL":"http://www.delo.si/revolt/druzbena_drzava/ko-je-klic-iz-pekla-v-slovenijo-zastonj.html","author":[{"family":"Zaviršek","given":"Dejan"}],"accessed":{"date-parts":[["2032",1,1]]},"issued":{"date-parts":[["2013",2,23]]}}}],"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Zaviršek, 2013)</w:t>
      </w:r>
      <w:r>
        <w:rPr>
          <w:rFonts w:ascii="Arial" w:hAnsi="Arial" w:cs="Arial"/>
          <w:color w:val="000000"/>
          <w:sz w:val="21"/>
          <w:szCs w:val="21"/>
        </w:rPr>
        <w:fldChar w:fldCharType="end"/>
      </w:r>
      <w:r>
        <w:rPr>
          <w:rFonts w:ascii="Arial" w:hAnsi="Arial" w:cs="Arial"/>
          <w:color w:val="000000"/>
          <w:sz w:val="21"/>
          <w:szCs w:val="21"/>
        </w:rPr>
        <w:t xml:space="preserve">. Duis rhoncus nunc id massa euismod tempor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rMW6WwL4","properties":{"formattedCitation":"(Drago\\uc0\\u353{} idr., 2005)","plainCitation":"(Dragoš idr., 2005)","noteIndex":0},"citationItems":[{"id":163,"uris":["http://zotero.org/groups/4141114/items/EPW8QBIE"],"uri":["http://zotero.org/groups/4141114/items/EPW8QBIE"],"itemData":{"id":163,"type":"book","event-place":"Ljubljana","ISBN":"978-961-91026-8-8","language":"sl","note":"Google-Books-ID: CXi5AAAACAAJ","number-of-pages":"92","publisher":"Fakulteta za socialno delo Univerze v Ljubljani","publisher-place":"Ljubljana","source":"Google Books","title":"Krepitev moči","author":[{"family":"Dragoš","given":"Srečo"},{"family":"Leskošek","given":"Vesna"},{"family":"Erlah","given":"Polona Petrovič"},{"family":"Škerjanc","given":"Jelka"},{"family":"Urh","given":"Špela Humljan"},{"family":"Demšar","given":"Simona Žnidarec"},{"family":"test1","given":"ee"},{"family":"test2","given":"sed"},{"family":"test3","given":"ert"},{"family":"test4","given":"fdg"}],"issued":{"date-parts":[["2005"]]}}}],"schema":"https://github.com/citation-style-language/schema/raw/master/csl-citation.json"} </w:instrText>
      </w:r>
      <w:r>
        <w:rPr>
          <w:rFonts w:ascii="Arial" w:hAnsi="Arial" w:cs="Arial"/>
          <w:color w:val="000000"/>
          <w:sz w:val="21"/>
          <w:szCs w:val="21"/>
        </w:rPr>
        <w:fldChar w:fldCharType="separate"/>
      </w:r>
      <w:r w:rsidR="00106039" w:rsidRPr="00106039">
        <w:rPr>
          <w:rFonts w:ascii="Arial" w:hAnsi="Arial" w:cs="Arial"/>
          <w:sz w:val="21"/>
        </w:rPr>
        <w:t>(Dragoš idr., 2005)</w:t>
      </w:r>
      <w:r>
        <w:rPr>
          <w:rFonts w:ascii="Arial" w:hAnsi="Arial" w:cs="Arial"/>
          <w:color w:val="000000"/>
          <w:sz w:val="21"/>
          <w:szCs w:val="21"/>
        </w:rPr>
        <w:fldChar w:fldCharType="end"/>
      </w:r>
      <w:r>
        <w:rPr>
          <w:rFonts w:ascii="Arial" w:hAnsi="Arial" w:cs="Arial"/>
          <w:color w:val="000000"/>
          <w:sz w:val="21"/>
          <w:szCs w:val="21"/>
        </w:rPr>
        <w:t>. Vivamus eleifend quam non leo tincidunt, ac accumsan ligula condimentum</w:t>
      </w:r>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bTiKE2yk","properties":{"formattedCitation":"({\\i{}Kuri\\uc0\\u263{} in ostali v. Republiki Sloveniji}, 2021)","plainCitation":"(Kurić in ostali v. Republiki Sloveniji, 2021)","noteIndex":0},"citationItems":[{"id":188,"uris":["http://zotero.org/groups/4141114/items/U58QTVQ7"],"uri":["http://zotero.org/groups/4141114/items/U58QTVQ7"],"itemData":{"id":188,"type":"legal_case","number":"26828/06","title":"Kurić in ostali v. Republiki Sloveniji","issued":{"date-parts":[["2021",6,26]]}}}],"schema":"https://github.com/citation-style-language/schema/raw/master/csl-citation.json"} </w:instrText>
      </w:r>
      <w:r w:rsidR="00D12668">
        <w:rPr>
          <w:rFonts w:ascii="Arial" w:hAnsi="Arial" w:cs="Arial"/>
          <w:color w:val="000000"/>
          <w:sz w:val="21"/>
          <w:szCs w:val="21"/>
        </w:rPr>
        <w:fldChar w:fldCharType="separate"/>
      </w:r>
      <w:r w:rsidR="00106039" w:rsidRPr="00106039">
        <w:rPr>
          <w:rFonts w:ascii="Arial" w:hAnsi="Arial" w:cs="Arial"/>
          <w:sz w:val="21"/>
        </w:rPr>
        <w:t>(</w:t>
      </w:r>
      <w:r w:rsidR="00106039" w:rsidRPr="00106039">
        <w:rPr>
          <w:rFonts w:ascii="Arial" w:hAnsi="Arial" w:cs="Arial"/>
          <w:i/>
          <w:iCs/>
          <w:sz w:val="21"/>
        </w:rPr>
        <w:t>Kurić in ostali v. Republiki Sloveniji</w:t>
      </w:r>
      <w:r w:rsidR="00106039" w:rsidRPr="00106039">
        <w:rPr>
          <w:rFonts w:ascii="Arial" w:hAnsi="Arial" w:cs="Arial"/>
          <w:sz w:val="21"/>
        </w:rPr>
        <w:t>, 2021)</w:t>
      </w:r>
      <w:r w:rsidR="00D12668">
        <w:rPr>
          <w:rFonts w:ascii="Arial" w:hAnsi="Arial" w:cs="Arial"/>
          <w:color w:val="000000"/>
          <w:sz w:val="21"/>
          <w:szCs w:val="21"/>
        </w:rPr>
        <w:fldChar w:fldCharType="end"/>
      </w:r>
      <w:r>
        <w:rPr>
          <w:rFonts w:ascii="Arial" w:hAnsi="Arial" w:cs="Arial"/>
          <w:color w:val="000000"/>
          <w:sz w:val="21"/>
          <w:szCs w:val="21"/>
        </w:rPr>
        <w:t>. Vestibulum sed odio et sapien luctus facilisis ut at erat</w:t>
      </w:r>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JLNIgyy5","properties":{"formattedCitation":"(Grebenc in \\uc0\\u352{}abi\\uc0\\u263{}, 2013)","plainCitation":"(Grebenc in Šabić, 2013)","noteIndex":0},"citationItems":[{"id":166,"uris":["http://zotero.org/groups/4141114/items/CNNBS3I2"],"uri":["http://zotero.org/groups/4141114/items/CNNBS3I2"],"itemData":{"id":166,"type":"book","ISBN":"978-961-6569-50-7","language":"sl","note":"Google-Books-ID: DsBJoAEACAAJ","number-of-pages":"181","publisher":"Fakulteta za socialno delo, Univerza v Ljubljani","source":"Google Books","title":"Ljubljanske zgodbe: biografije navadnih ljudi","title-short":"Ljubljanske zgodbe","author":[{"family":"Grebenc","given":"Vera"},{"family":"Šabić","given":"Amra"}],"issued":{"date-parts":[["2013"]]}}}],"schema":"https://github.com/citation-style-language/schema/raw/master/csl-citation.json"} </w:instrText>
      </w:r>
      <w:r w:rsidR="00D12668">
        <w:rPr>
          <w:rFonts w:ascii="Arial" w:hAnsi="Arial" w:cs="Arial"/>
          <w:color w:val="000000"/>
          <w:sz w:val="21"/>
          <w:szCs w:val="21"/>
        </w:rPr>
        <w:fldChar w:fldCharType="separate"/>
      </w:r>
      <w:r w:rsidR="00106039" w:rsidRPr="00106039">
        <w:rPr>
          <w:rFonts w:ascii="Arial" w:hAnsi="Arial" w:cs="Arial"/>
          <w:sz w:val="21"/>
        </w:rPr>
        <w:t>(Grebenc in Šabić, 2013)</w:t>
      </w:r>
      <w:r w:rsidR="00D12668">
        <w:rPr>
          <w:rFonts w:ascii="Arial" w:hAnsi="Arial" w:cs="Arial"/>
          <w:color w:val="000000"/>
          <w:sz w:val="21"/>
          <w:szCs w:val="21"/>
        </w:rPr>
        <w:fldChar w:fldCharType="end"/>
      </w:r>
      <w:r>
        <w:rPr>
          <w:rFonts w:ascii="Arial" w:hAnsi="Arial" w:cs="Arial"/>
          <w:color w:val="000000"/>
          <w:sz w:val="21"/>
          <w:szCs w:val="21"/>
        </w:rPr>
        <w:t>.</w:t>
      </w:r>
    </w:p>
    <w:p w:rsidR="00A844A2" w:rsidRDefault="00A844A2" w:rsidP="00A844A2">
      <w:pPr>
        <w:pStyle w:val="NormalWeb"/>
        <w:shd w:val="clear" w:color="auto" w:fill="FFFFFF"/>
        <w:spacing w:before="0" w:beforeAutospacing="0" w:after="225" w:afterAutospacing="0"/>
        <w:jc w:val="both"/>
        <w:rPr>
          <w:rFonts w:ascii="Arial" w:hAnsi="Arial" w:cs="Arial"/>
          <w:color w:val="000000"/>
          <w:sz w:val="21"/>
          <w:szCs w:val="21"/>
        </w:rPr>
      </w:pPr>
      <w:r>
        <w:rPr>
          <w:rFonts w:ascii="Arial" w:hAnsi="Arial" w:cs="Arial"/>
          <w:color w:val="000000"/>
          <w:sz w:val="21"/>
          <w:szCs w:val="21"/>
        </w:rPr>
        <w:t>Donec id auctor sem</w:t>
      </w:r>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wxJjzlev","properties":{"formattedCitation":"(SURS, 2020)","plainCitation":"(SURS, 2020)","noteIndex":0},"citationItems":[{"id":158,"uris":["http://zotero.org/groups/4141114/items/RLIWY8H8"],"uri":["http://zotero.org/groups/4141114/items/RLIWY8H8"],"itemData":{"id":158,"type":"report","event-place":"Ljubljana","publisher":"Statistični urad RS","publisher-place":"Ljubljana","title":"Metodološko pojasnilo. Plače zaposlenih pri pravnih osebah","URL":"https://www.stat.si/statweb/File/DocSysFile/8212","author":[{"family":"SURS","given":""}],"accessed":{"date-parts":[["2021",2,3]]},"issued":{"date-parts":[["2020"]]}}}],"schema":"https://github.com/citation-style-language/schema/raw/master/csl-citation.json"} </w:instrText>
      </w:r>
      <w:r w:rsidR="00D12668">
        <w:rPr>
          <w:rFonts w:ascii="Arial" w:hAnsi="Arial" w:cs="Arial"/>
          <w:color w:val="000000"/>
          <w:sz w:val="21"/>
          <w:szCs w:val="21"/>
        </w:rPr>
        <w:fldChar w:fldCharType="separate"/>
      </w:r>
      <w:r w:rsidR="00106039" w:rsidRPr="00106039">
        <w:rPr>
          <w:rFonts w:ascii="Arial" w:hAnsi="Arial" w:cs="Arial"/>
          <w:sz w:val="21"/>
        </w:rPr>
        <w:t>(SURS, 2020)</w:t>
      </w:r>
      <w:r w:rsidR="00D12668">
        <w:rPr>
          <w:rFonts w:ascii="Arial" w:hAnsi="Arial" w:cs="Arial"/>
          <w:color w:val="000000"/>
          <w:sz w:val="21"/>
          <w:szCs w:val="21"/>
        </w:rPr>
        <w:fldChar w:fldCharType="end"/>
      </w:r>
      <w:r>
        <w:rPr>
          <w:rFonts w:ascii="Arial" w:hAnsi="Arial" w:cs="Arial"/>
          <w:color w:val="000000"/>
          <w:sz w:val="21"/>
          <w:szCs w:val="21"/>
        </w:rPr>
        <w:t>. Nam eu ligula quis ex faucibus vehicula ac et ante</w:t>
      </w:r>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eA8Dcwsz","properties":{"formattedCitation":"(Vlada RS, 2021)","plainCitation":"(Vlada RS, 2021)","noteIndex":0},"citationItems":[{"id":201,"uris":["http://zotero.org/groups/4141114/items/LSGXXMNI"],"uri":["http://zotero.org/groups/4141114/items/LSGXXMNI"],"itemData":{"id":201,"type":"report","event-place":"Ljubljana","publisher-place":"Ljubljana","title":"Načrt za okrevanje in odpornost. Povzetek","URL":"http://www.eu-skladi.si/sl/po-2020/nacrt-za-okrevanje-in-krepitev-odpornosti","author":[{"family":"Vlada RS","given":""}],"issued":{"date-parts":[["2021",4]]}}}],"schema":"https://github.com/citation-style-language/schema/raw/master/csl-citation.json"} </w:instrText>
      </w:r>
      <w:r w:rsidR="00D12668">
        <w:rPr>
          <w:rFonts w:ascii="Arial" w:hAnsi="Arial" w:cs="Arial"/>
          <w:color w:val="000000"/>
          <w:sz w:val="21"/>
          <w:szCs w:val="21"/>
        </w:rPr>
        <w:fldChar w:fldCharType="separate"/>
      </w:r>
      <w:r w:rsidR="00106039" w:rsidRPr="00106039">
        <w:rPr>
          <w:rFonts w:ascii="Arial" w:hAnsi="Arial" w:cs="Arial"/>
          <w:sz w:val="21"/>
        </w:rPr>
        <w:t>(Vlada RS, 2021)</w:t>
      </w:r>
      <w:r w:rsidR="00D12668">
        <w:rPr>
          <w:rFonts w:ascii="Arial" w:hAnsi="Arial" w:cs="Arial"/>
          <w:color w:val="000000"/>
          <w:sz w:val="21"/>
          <w:szCs w:val="21"/>
        </w:rPr>
        <w:fldChar w:fldCharType="end"/>
      </w:r>
      <w:r>
        <w:rPr>
          <w:rFonts w:ascii="Arial" w:hAnsi="Arial" w:cs="Arial"/>
          <w:color w:val="000000"/>
          <w:sz w:val="21"/>
          <w:szCs w:val="21"/>
        </w:rPr>
        <w:t>. Maecenas vel sollicitudin quam</w:t>
      </w:r>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LGOGPyJA","properties":{"formattedCitation":"({\\i{}Navodilo o odmeri in koriscenju rednega letnega dopusta javnih usluzbencev na UP}, 2014)","plainCitation":"(Navodilo o odmeri in koriscenju rednega letnega dopusta javnih usluzbencev na UP, 2014)","noteIndex":0},"citationItems":[{"id":59,"uris":["http://zotero.org/groups/4141114/items/AY3T5I6Q"],"uri":["http://zotero.org/groups/4141114/items/AY3T5I6Q"],"itemData":{"id":59,"type":"article","publisher":"Univerya na Primorskem","title":"Navodilo o odmeri in koriscenju rednega letnega dopusta javnih usluzbencev na UP","issued":{"date-parts":[["2014"]]}}}],"schema":"https://github.com/citation-style-language/schema/raw/master/csl-citation.json"} </w:instrText>
      </w:r>
      <w:r w:rsidR="00D12668">
        <w:rPr>
          <w:rFonts w:ascii="Arial" w:hAnsi="Arial" w:cs="Arial"/>
          <w:color w:val="000000"/>
          <w:sz w:val="21"/>
          <w:szCs w:val="21"/>
        </w:rPr>
        <w:fldChar w:fldCharType="separate"/>
      </w:r>
      <w:r w:rsidR="00106039" w:rsidRPr="00106039">
        <w:rPr>
          <w:rFonts w:ascii="Arial" w:hAnsi="Arial" w:cs="Arial"/>
          <w:sz w:val="21"/>
        </w:rPr>
        <w:t>(</w:t>
      </w:r>
      <w:r w:rsidR="00106039" w:rsidRPr="00106039">
        <w:rPr>
          <w:rFonts w:ascii="Arial" w:hAnsi="Arial" w:cs="Arial"/>
          <w:i/>
          <w:iCs/>
          <w:sz w:val="21"/>
        </w:rPr>
        <w:t>Navodilo o odmeri in koriscenju rednega letnega dopusta javnih usluzbencev na UP</w:t>
      </w:r>
      <w:r w:rsidR="00106039" w:rsidRPr="00106039">
        <w:rPr>
          <w:rFonts w:ascii="Arial" w:hAnsi="Arial" w:cs="Arial"/>
          <w:sz w:val="21"/>
        </w:rPr>
        <w:t>, 2014)</w:t>
      </w:r>
      <w:r w:rsidR="00D12668">
        <w:rPr>
          <w:rFonts w:ascii="Arial" w:hAnsi="Arial" w:cs="Arial"/>
          <w:color w:val="000000"/>
          <w:sz w:val="21"/>
          <w:szCs w:val="21"/>
        </w:rPr>
        <w:fldChar w:fldCharType="end"/>
      </w:r>
      <w:r>
        <w:rPr>
          <w:rFonts w:ascii="Arial" w:hAnsi="Arial" w:cs="Arial"/>
          <w:color w:val="000000"/>
          <w:sz w:val="21"/>
          <w:szCs w:val="21"/>
        </w:rPr>
        <w:t>. Vivamus eleifend sem congue odio commodo dignissim</w:t>
      </w:r>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epjxtp2z","properties":{"formattedCitation":"(Bitincka, Ganapathi, Sorkin in Zhang, 2019)","plainCitation":"(Bitincka, Ganapathi, Sorkin in Zhang, 2019)","noteIndex":0},"citationItems":[{"id":130,"uris":["http://zotero.org/groups/4141114/items/KTAA4V9V"],"uri":["http://zotero.org/groups/4141114/items/KTAA4V9V"],"itemData":{"id":130,"type":"article-journal","abstract":"Most modern systems generate abundant and diverse log data. With dwindling storage costs, there are fewer reasons to summarize or discard data. However, the lack of tools to efﬁciently store and cross-correlate heterogeneous datasets makes it tedious to mine the data for analytic insights. In this paper, we present Splunk, a semistructured time series database that can be used to index, search and analyze massive heterogeneous datasets. We share observations, lessons and case studies from real world datasets, and demonstrate Splunk’s power and ﬂexibility for enabling insightful data mining searches.","container-title":"Society","issue":"3","language":"en","page":"1-9","source":"Zotero","title":"Optimizing Data Analysis with a Semi-structured Time Series Database","volume":"12","author":[{"family":"Bitincka","given":"Ledion"},{"family":"Ganapathi","given":"Archana"},{"family":"Sorkin","given":"Stephen"},{"family":"Zhang","given":"Steve"}],"issued":{"date-parts":[["2019"]]}}}],"schema":"https://github.com/citation-style-language/schema/raw/master/csl-citation.json"} </w:instrText>
      </w:r>
      <w:r w:rsidR="00D12668">
        <w:rPr>
          <w:rFonts w:ascii="Arial" w:hAnsi="Arial" w:cs="Arial"/>
          <w:color w:val="000000"/>
          <w:sz w:val="21"/>
          <w:szCs w:val="21"/>
        </w:rPr>
        <w:fldChar w:fldCharType="separate"/>
      </w:r>
      <w:r w:rsidR="00106039" w:rsidRPr="00106039">
        <w:rPr>
          <w:rFonts w:ascii="Arial" w:hAnsi="Arial" w:cs="Arial"/>
          <w:sz w:val="21"/>
        </w:rPr>
        <w:t>(Bitincka, Ganapathi, Sorkin in Zhang, 2019)</w:t>
      </w:r>
      <w:r w:rsidR="00D12668">
        <w:rPr>
          <w:rFonts w:ascii="Arial" w:hAnsi="Arial" w:cs="Arial"/>
          <w:color w:val="000000"/>
          <w:sz w:val="21"/>
          <w:szCs w:val="21"/>
        </w:rPr>
        <w:fldChar w:fldCharType="end"/>
      </w:r>
      <w:r>
        <w:rPr>
          <w:rFonts w:ascii="Arial" w:hAnsi="Arial" w:cs="Arial"/>
          <w:color w:val="000000"/>
          <w:sz w:val="21"/>
          <w:szCs w:val="21"/>
        </w:rPr>
        <w:t>. Curabitur tempor leo ac faucibus ultrices. Aenean ac rutrum qua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5CUYWOGn","properties":{"formattedCitation":"(Hale, Webster, Petherick, Phillips in Bearitz, 2020)","plainCitation":"(Hale, Webster, Petherick, Phillips in Bearitz, 2020)","noteIndex":0},"citationItems":[{"id":269,"uris":["http://zotero.org/groups/4141114/items/RR9DUB5D"],"uri":["http://zotero.org/groups/4141114/items/RR9DUB5D"],"itemData":{"id":269,"type":"report","publisher":"Blavatnik School of Government","title":"Oxford COVID-19 Government Response Tracker","URL":"https://covidtracker.bsg.ox.ac.uk/","author":[{"family":"Hale","given":"Thomas"},{"family":"Webster","given":"Sam"},{"family":"Petherick","given":"Anna"},{"family":"Phillips","given":"Toby"},{"family":"Bearitz","given":"Kira"}],"issued":{"date-parts":[["2020"]]}}}],"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Hale, Webster, Petherick, Phillips in Bearitz, 2020)</w:t>
      </w:r>
      <w:r w:rsidR="00ED44D4">
        <w:rPr>
          <w:rFonts w:ascii="Arial" w:hAnsi="Arial" w:cs="Arial"/>
          <w:color w:val="000000"/>
          <w:sz w:val="21"/>
          <w:szCs w:val="21"/>
        </w:rPr>
        <w:fldChar w:fldCharType="end"/>
      </w:r>
      <w:r>
        <w:rPr>
          <w:rFonts w:ascii="Arial" w:hAnsi="Arial" w:cs="Arial"/>
          <w:color w:val="000000"/>
          <w:sz w:val="21"/>
          <w:szCs w:val="21"/>
        </w:rPr>
        <w:t>. Suspendisse commodo posuere justo, eu lobortis nunc pharetra vel</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316E14">
        <w:rPr>
          <w:rFonts w:ascii="Arial" w:hAnsi="Arial" w:cs="Arial"/>
          <w:color w:val="000000"/>
          <w:sz w:val="21"/>
          <w:szCs w:val="21"/>
        </w:rPr>
        <w:instrText xml:space="preserve"> ADDIN ZOTERO_ITEM CSL_CITATION {"citationID":"zQVmxqxF","properties":{"formattedCitation":"(UMAR, 2020)","plainCitation":"(UMAR, 2020)","noteIndex":0},"citationItems":[{"id":200,"uris":["http://zotero.org/groups/4141114/items/HSUVLKKN"],"uri":["http://zotero.org/groups/4141114/items/HSUVLKKN"],"itemData":{"id":200,"type":"report","event-place":"Ljubljana","publisher":"Urad za makroekonomske analize in razvoj RS","publisher-place":"Ljubljana","title":"Poročilo o produktivnosti 2020","URL":"https://www.umar.gov.si/fileadmin/user_upload/publikacije/Porocilo_o_produktivnosti/2020/slovenski/PoP_2020_splet.pdf","author":[{"family":"UMAR","given":""}],"issued":{"date-parts":[["2020"]]}}}],"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UMAR, 2020)</w:t>
      </w:r>
      <w:r w:rsidR="00ED44D4">
        <w:rPr>
          <w:rFonts w:ascii="Arial" w:hAnsi="Arial" w:cs="Arial"/>
          <w:color w:val="000000"/>
          <w:sz w:val="21"/>
          <w:szCs w:val="21"/>
        </w:rPr>
        <w:fldChar w:fldCharType="end"/>
      </w:r>
      <w:r>
        <w:rPr>
          <w:rFonts w:ascii="Arial" w:hAnsi="Arial" w:cs="Arial"/>
          <w:color w:val="000000"/>
          <w:sz w:val="21"/>
          <w:szCs w:val="21"/>
        </w:rPr>
        <w:t>. Fusce et eros sed leo pellentesque elementum sit amet sit amet massa</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2C082F">
        <w:rPr>
          <w:rFonts w:ascii="Arial" w:hAnsi="Arial" w:cs="Arial"/>
          <w:color w:val="000000"/>
          <w:sz w:val="21"/>
          <w:szCs w:val="21"/>
        </w:rPr>
        <w:instrText xml:space="preserve"> ADDIN ZOTERO_ITEM CSL_CITATION {"citationID":"1ez1ylCc","properties":{"formattedCitation":"(UMAR, 2021d)","plainCitation":"(UMAR, 2021d)","noteIndex":0},"citationItems":[{"id":199,"uris":["http://zotero.org/groups/4141114/items/XZXDTTNP"],"uri":["http://zotero.org/groups/4141114/items/XZXDTTNP"],"itemData":{"id":199,"type":"report","event-place":"Ljubljana","publisher":"Urad za makroekonomske analize in razvoj RS","publisher-place":"Ljubljana","title":"Poročilo o razvoju 2021","author":[{"family":"UMAR","given":""}],"issued":{"date-parts":[["2021"]]}}}],"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UMAR, 2021d)</w:t>
      </w:r>
      <w:r w:rsidR="00ED44D4">
        <w:rPr>
          <w:rFonts w:ascii="Arial" w:hAnsi="Arial" w:cs="Arial"/>
          <w:color w:val="000000"/>
          <w:sz w:val="21"/>
          <w:szCs w:val="21"/>
        </w:rPr>
        <w:fldChar w:fldCharType="end"/>
      </w:r>
      <w:r>
        <w:rPr>
          <w:rFonts w:ascii="Arial" w:hAnsi="Arial" w:cs="Arial"/>
          <w:color w:val="000000"/>
          <w:sz w:val="21"/>
          <w:szCs w:val="21"/>
        </w:rPr>
        <w:t>. Aenean tortor orci, pulvinar a nulla non, sodales efficitur est</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fxyLdDvb","properties":{"formattedCitation":"(Damijan, 2021)","plainCitation":"(Damijan, 2021)","noteIndex":0},"citationItems":[{"id":258,"uris":["http://zotero.org/groups/4141114/items/QI6KT73E"],"uri":["http://zotero.org/groups/4141114/items/QI6KT73E"],"itemData":{"id":258,"type":"post-weblog","abstract":"Ko sem prebiral ta pregledni članek o “degrowth” (“odrasti” po naše, kar je, mimogrede, grozen termin) Johna Cassidyja v New Yorkerju med je vedno znova presunjalo, kako hud…","container-title":"DAMIJAN blog","language":"skr","title":"Problematična strategija nižje rasti: Degrowth ali slowgrowth?","title-short":"Problematična strategija nižje rasti","URL":"https://damijan.org/2021/08/14/problematicna-strategija-nizje-rasti-degrowth-ali-slowgrowth/","author":[{"family":"Damijan","given":"Jože P."}],"accessed":{"date-parts":[["2021",8,16]]},"issued":{"date-parts":[["2021",8,14]]}}}],"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Damijan, 2021)</w:t>
      </w:r>
      <w:r w:rsidR="00ED44D4">
        <w:rPr>
          <w:rFonts w:ascii="Arial" w:hAnsi="Arial" w:cs="Arial"/>
          <w:color w:val="000000"/>
          <w:sz w:val="21"/>
          <w:szCs w:val="21"/>
        </w:rPr>
        <w:fldChar w:fldCharType="end"/>
      </w:r>
      <w:r>
        <w:rPr>
          <w:rFonts w:ascii="Arial" w:hAnsi="Arial" w:cs="Arial"/>
          <w:color w:val="000000"/>
          <w:sz w:val="21"/>
          <w:szCs w:val="21"/>
        </w:rPr>
        <w:t>. Etiam ex libero, posuere vel orci et, sagittis pulvinar arcu</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316E14">
        <w:rPr>
          <w:rFonts w:ascii="Arial" w:hAnsi="Arial" w:cs="Arial"/>
          <w:color w:val="000000"/>
          <w:sz w:val="21"/>
          <w:szCs w:val="21"/>
        </w:rPr>
        <w:instrText xml:space="preserve"> ADDIN ZOTERO_ITEM CSL_CITATION {"citationID":"1FvuryoM","properties":{"formattedCitation":"(Weisman in Zornado, 2017)","plainCitation":"(Weisman in Zornado, 2017)","noteIndex":0},"citationItems":[{"id":173,"uris":["http://zotero.org/groups/4141114/items/FC2FTRVN"],"uri":["http://zotero.org/groups/4141114/items/FC2FTRVN"],"itemData":{"id":173,"type":"book","number-of-pages":"315","title":"Professional Writing for Social Work Practice","URL":"http://search.ebscohost.com","author":[{"family":"Weisman","given":"Daniel"},{"family":"Zornado","given":"Joseph L."}],"issued":{"date-parts":[["2017",7,28]]}}}],"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Weisman in Zornado, 2017)</w:t>
      </w:r>
      <w:r w:rsidR="00ED44D4">
        <w:rPr>
          <w:rFonts w:ascii="Arial" w:hAnsi="Arial" w:cs="Arial"/>
          <w:color w:val="000000"/>
          <w:sz w:val="21"/>
          <w:szCs w:val="21"/>
        </w:rPr>
        <w:fldChar w:fldCharType="end"/>
      </w:r>
      <w:r>
        <w:rPr>
          <w:rFonts w:ascii="Arial" w:hAnsi="Arial" w:cs="Arial"/>
          <w:color w:val="000000"/>
          <w:sz w:val="21"/>
          <w:szCs w:val="21"/>
        </w:rPr>
        <w:t>. Vestibulum vehicula nulla sit amet elit sollicitudin, sit amet dictum quam viverra</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SqdSNt2K","properties":{"formattedCitation":"(Veugelers, 2021)","plainCitation":"(Veugelers, 2021)","noteIndex":0},"citationItems":[{"id":126,"uris":["http://zotero.org/groups/4141114/items/RERBWUPG"],"uri":["http://zotero.org/groups/4141114/items/RERBWUPG"],"itemData":{"id":126,"type":"report","event-place":"Bruselj","publisher":"Bruegel","publisher-place":"Bruselj","source":"Google Scholar","title":"Research and innovation policies and productivity growth","author":[{"family":"Veugelers","given":"Reinhilde"}],"issued":{"date-parts":[["2021"]]}}}],"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Veugelers, 2021)</w:t>
      </w:r>
      <w:r w:rsidR="00ED44D4">
        <w:rPr>
          <w:rFonts w:ascii="Arial" w:hAnsi="Arial" w:cs="Arial"/>
          <w:color w:val="000000"/>
          <w:sz w:val="21"/>
          <w:szCs w:val="21"/>
        </w:rPr>
        <w:fldChar w:fldCharType="end"/>
      </w:r>
      <w:r>
        <w:rPr>
          <w:rFonts w:ascii="Arial" w:hAnsi="Arial" w:cs="Arial"/>
          <w:color w:val="000000"/>
          <w:sz w:val="21"/>
          <w:szCs w:val="21"/>
        </w:rPr>
        <w:t>. Vivamus non arcu ac odio finibus fermentum sit amet eu lore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2D5D35">
        <w:rPr>
          <w:rFonts w:ascii="Arial" w:hAnsi="Arial" w:cs="Arial"/>
          <w:color w:val="000000"/>
          <w:sz w:val="21"/>
          <w:szCs w:val="21"/>
        </w:rPr>
        <w:instrText xml:space="preserve"> ADDIN ZOTERO_ITEM CSL_CITATION {"citationID":"FrS8L3Aj","properties":{"formattedCitation":"(ReNPIO13\\uc0\\u8211{}20, 2013)","plainCitation":"(ReNPIO13–20, 2013)","noteIndex":0},"citationItems":[{"id":191,"uris":["http://zotero.org/groups/4141114/items/RPH2R6C9"],"uri":["http://zotero.org/groups/4141114/items/RPH2R6C9"],"itemData":{"id":191,"type":"legislation","title":"Resolucija o Nacionalnem programu izobraževanja odraslih v Republiki Sloveniji za obdobje 2013–2020","title-short":"ReNPIO13–20","issued":{"date-parts":[["2013"]]}}}],"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ReNPIO13–20, 2013)</w:t>
      </w:r>
      <w:r w:rsidR="00ED44D4">
        <w:rPr>
          <w:rFonts w:ascii="Arial" w:hAnsi="Arial" w:cs="Arial"/>
          <w:color w:val="000000"/>
          <w:sz w:val="21"/>
          <w:szCs w:val="21"/>
        </w:rPr>
        <w:fldChar w:fldCharType="end"/>
      </w:r>
      <w:r>
        <w:rPr>
          <w:rFonts w:ascii="Arial" w:hAnsi="Arial" w:cs="Arial"/>
          <w:color w:val="000000"/>
          <w:sz w:val="21"/>
          <w:szCs w:val="21"/>
        </w:rPr>
        <w:t>. Pellentesque consectetur urna ut nisl ultricies pellentesque quis ut dia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2a1lPyqz","properties":{"formattedCitation":"(Lovell, 1963)","plainCitation":"(Lovell, 1963)","noteIndex":0},"citationItems":[{"id":55,"uris":["http://zotero.org/groups/4141114/items/WPI97BRV"],"uri":["http://zotero.org/groups/4141114/items/WPI97BRV"],"itemData":{"id":55,"type":"article-journal","container-title":"Journal of the American Statistical Association","DOI":"10.1080/01621459.1963.10480682","ISSN":"0162-1459, 1537-274X","issue":"304","journalAbbreviation":"Journal of the American Statistical Association","language":"en","note":"publisher: Taylor &amp; Francis Group","page":"993-1010","source":"DOI.org (Crossref)","title":"Seasonal adjustment of economic time series and multiple regression analysis","URL":"http://www.tandfonline.com/doi/abs/10.1080/01621459.1963.10480682","volume":"58","author":[{"family":"Lovell","given":"Michael C."}],"accessed":{"date-parts":[["2021",5,25]]},"issued":{"date-parts":[["1963",12]]}}}],"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Lovell, 1963)</w:t>
      </w:r>
      <w:r w:rsidR="00ED44D4">
        <w:rPr>
          <w:rFonts w:ascii="Arial" w:hAnsi="Arial" w:cs="Arial"/>
          <w:color w:val="000000"/>
          <w:sz w:val="21"/>
          <w:szCs w:val="21"/>
        </w:rPr>
        <w:fldChar w:fldCharType="end"/>
      </w:r>
      <w:r>
        <w:rPr>
          <w:rFonts w:ascii="Arial" w:hAnsi="Arial" w:cs="Arial"/>
          <w:color w:val="000000"/>
          <w:sz w:val="21"/>
          <w:szCs w:val="21"/>
        </w:rPr>
        <w:t>. Praesent commodo tincidunt ligula et mollis</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ectHX4z5","properties":{"formattedCitation":"(EK, 2017)","plainCitation":"(EK, 2017)","noteIndex":0},"citationItems":[{"id":202,"uris":["http://zotero.org/groups/4141114/items/M49JHFT7"],"uri":["http://zotero.org/groups/4141114/items/M49JHFT7"],"itemData":{"id":202,"type":"report","event-place":"Luxembourg","publisher":"Urad za publikacije Evropski unije","publisher-place":"Luxembourg","title":"Seventh report on economic, social and territorial cohesion","URL":"https://ec.europa.eu/regional_policy/sources/docoffic/official/reports/cohesion7/7cr_sl.pdf","author":[{"family":"EK","given":""}],"issued":{"date-parts":[["2017"]]}}}],"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EK, 2017)</w:t>
      </w:r>
      <w:r w:rsidR="00ED44D4">
        <w:rPr>
          <w:rFonts w:ascii="Arial" w:hAnsi="Arial" w:cs="Arial"/>
          <w:color w:val="000000"/>
          <w:sz w:val="21"/>
          <w:szCs w:val="21"/>
        </w:rPr>
        <w:fldChar w:fldCharType="end"/>
      </w:r>
      <w:r>
        <w:rPr>
          <w:rFonts w:ascii="Arial" w:hAnsi="Arial" w:cs="Arial"/>
          <w:color w:val="000000"/>
          <w:sz w:val="21"/>
          <w:szCs w:val="21"/>
        </w:rPr>
        <w:t>. Phasellus a accumsan urna, eu tincidunt leo</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v9amFFVV","properties":{"formattedCitation":"(SURS, 2021)","plainCitation":"(SURS, 2021)","noteIndex":0},"citationItems":[{"id":50,"uris":["http://zotero.org/groups/4141114/items/4UEXEII8"],"uri":["http://zotero.org/groups/4141114/items/4UEXEII8"],"itemData":{"id":50,"type":"book","event-place":"Ljubljana","publisher":"Statistični urad RS","publisher-place":"Ljubljana","title":"SI-STAT podatkovni portal","URL":"https://pxweb.stat.si/SiStat/sl","author":[{"family":"SURS","given":""}],"accessed":{"date-parts":[["2021",1,1]]},"issued":{"date-parts":[["2021"]]}}}],"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SURS, 2021)</w:t>
      </w:r>
      <w:r w:rsidR="00ED44D4">
        <w:rPr>
          <w:rFonts w:ascii="Arial" w:hAnsi="Arial" w:cs="Arial"/>
          <w:color w:val="000000"/>
          <w:sz w:val="21"/>
          <w:szCs w:val="21"/>
        </w:rPr>
        <w:fldChar w:fldCharType="end"/>
      </w:r>
      <w:r>
        <w:rPr>
          <w:rFonts w:ascii="Arial" w:hAnsi="Arial" w:cs="Arial"/>
          <w:color w:val="000000"/>
          <w:sz w:val="21"/>
          <w:szCs w:val="21"/>
        </w:rPr>
        <w:t>. Duis gravida malesuada elementu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Fnc6Iz64","properties":{"formattedCitation":"({\\i{}Slovar slovenskega knji\\uc0\\u382{}nega jezika}, 1970)","plainCitation":"(Slovar slovenskega knjižnega jezika, 1970)","noteIndex":0},"citationItems":[{"id":169,"uris":["http://zotero.org/groups/4141114/items/L7P99LIW"],"uri":["http://zotero.org/groups/4141114/items/L7P99LIW"],"itemData":{"id":169,"type":"book","event-place":"Ljubljana","publisher":"Državna založba","publisher-place":"Ljubljana","title":"Slovar slovenskega knjižnega jezika","issued":{"date-parts":[["1970"]]}}}],"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w:t>
      </w:r>
      <w:r w:rsidR="00106039" w:rsidRPr="00106039">
        <w:rPr>
          <w:rFonts w:ascii="Arial" w:hAnsi="Arial" w:cs="Arial"/>
          <w:i/>
          <w:iCs/>
          <w:sz w:val="21"/>
        </w:rPr>
        <w:t>Slovar slovenskega knjižnega jezika</w:t>
      </w:r>
      <w:r w:rsidR="00106039" w:rsidRPr="00106039">
        <w:rPr>
          <w:rFonts w:ascii="Arial" w:hAnsi="Arial" w:cs="Arial"/>
          <w:sz w:val="21"/>
        </w:rPr>
        <w:t>, 1970)</w:t>
      </w:r>
      <w:r w:rsidR="00ED44D4">
        <w:rPr>
          <w:rFonts w:ascii="Arial" w:hAnsi="Arial" w:cs="Arial"/>
          <w:color w:val="000000"/>
          <w:sz w:val="21"/>
          <w:szCs w:val="21"/>
        </w:rPr>
        <w:fldChar w:fldCharType="end"/>
      </w:r>
      <w:r>
        <w:rPr>
          <w:rFonts w:ascii="Arial" w:hAnsi="Arial" w:cs="Arial"/>
          <w:color w:val="000000"/>
          <w:sz w:val="21"/>
          <w:szCs w:val="21"/>
        </w:rPr>
        <w:t>.</w:t>
      </w:r>
      <w:r w:rsidR="00395654">
        <w:rPr>
          <w:rFonts w:ascii="Arial" w:hAnsi="Arial" w:cs="Arial"/>
          <w:color w:val="000000"/>
          <w:sz w:val="21"/>
          <w:szCs w:val="21"/>
        </w:rPr>
        <w:t xml:space="preserve"> </w:t>
      </w:r>
      <w:r w:rsidR="00395654">
        <w:rPr>
          <w:rFonts w:ascii="Arial" w:hAnsi="Arial" w:cs="Arial"/>
          <w:color w:val="000000"/>
          <w:sz w:val="21"/>
          <w:szCs w:val="21"/>
        </w:rPr>
        <w:fldChar w:fldCharType="begin"/>
      </w:r>
      <w:r w:rsidR="002D5D35">
        <w:rPr>
          <w:rFonts w:ascii="Arial" w:hAnsi="Arial" w:cs="Arial"/>
          <w:color w:val="000000"/>
          <w:sz w:val="21"/>
          <w:szCs w:val="21"/>
        </w:rPr>
        <w:instrText xml:space="preserve"> ADDIN ZOTERO_ITEM CSL_CITATION {"citationID":"jxn40oHI","properties":{"formattedCitation":"(UMAR, 2021c)","plainCitation":"(UMAR, 2021c)","noteIndex":0},"citationItems":[{"id":282,"uris":["http://zotero.org/groups/4141114/items/9CCCMAAG"],"uri":["http://zotero.org/groups/4141114/items/9CCCMAAG"],"itemData":{"id":282,"type":"article-journal","container-title":"Ekonomsko ogledalo","issue":"4","URL":"https://www.umar.gov.si/fileadmin/user_upload/publikacije/eo/2021/4_2021/EO_0421_S.pdf","volume":"27","author":[{"family":"UMAR","given":""}],"issued":{"date-parts":[["2021"]]}}}],"schema":"https://github.com/citation-style-language/schema/raw/master/csl-citation.json"} </w:instrText>
      </w:r>
      <w:r w:rsidR="00395654">
        <w:rPr>
          <w:rFonts w:ascii="Arial" w:hAnsi="Arial" w:cs="Arial"/>
          <w:color w:val="000000"/>
          <w:sz w:val="21"/>
          <w:szCs w:val="21"/>
        </w:rPr>
        <w:fldChar w:fldCharType="separate"/>
      </w:r>
      <w:r w:rsidR="00106039" w:rsidRPr="00106039">
        <w:rPr>
          <w:rFonts w:ascii="Arial" w:hAnsi="Arial" w:cs="Arial"/>
          <w:sz w:val="21"/>
        </w:rPr>
        <w:t>(UMAR, 2021c)</w:t>
      </w:r>
      <w:r w:rsidR="00395654">
        <w:rPr>
          <w:rFonts w:ascii="Arial" w:hAnsi="Arial" w:cs="Arial"/>
          <w:color w:val="000000"/>
          <w:sz w:val="21"/>
          <w:szCs w:val="21"/>
        </w:rPr>
        <w:fldChar w:fldCharType="end"/>
      </w:r>
    </w:p>
    <w:p w:rsidR="00A844A2" w:rsidRDefault="00A844A2" w:rsidP="00A844A2">
      <w:pPr>
        <w:pStyle w:val="NormalWeb"/>
        <w:shd w:val="clear" w:color="auto" w:fill="FFFFFF"/>
        <w:spacing w:before="0" w:beforeAutospacing="0" w:after="225" w:afterAutospacing="0"/>
        <w:jc w:val="both"/>
        <w:rPr>
          <w:rFonts w:ascii="Arial" w:hAnsi="Arial" w:cs="Arial"/>
          <w:color w:val="000000"/>
          <w:sz w:val="21"/>
          <w:szCs w:val="21"/>
        </w:rPr>
      </w:pPr>
      <w:r>
        <w:rPr>
          <w:rFonts w:ascii="Arial" w:hAnsi="Arial" w:cs="Arial"/>
          <w:color w:val="000000"/>
          <w:sz w:val="21"/>
          <w:szCs w:val="21"/>
        </w:rPr>
        <w:t>Ut ipsum velit, dignissim vitae laoreet non, dignissim sit amet lore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nxHiaSQ9","properties":{"formattedCitation":"(Mali, Me\\uc0\\u353{}l in Rihter, 2011)","plainCitation":"(Mali, Mešl in Rihter, 2011)","noteIndex":0},"citationItems":[{"id":168,"uris":["http://zotero.org/groups/4141114/items/ALCUZ57S"],"uri":["http://zotero.org/groups/4141114/items/ALCUZ57S"],"itemData":{"id":168,"type":"book","publisher":"Fakulteta za socialno delo","source":"Google Scholar","title":"Socialno delo z osebami z demenco: raziskovanje potreb oseb z demenco in odgovorov nanje","title-short":"Socialno delo z osebami z demenco","author":[{"family":"Mali","given":"Jana"},{"family":"Mešl","given":"Nina"},{"family":"Rihter","given":"Liljana"}],"issued":{"date-parts":[["2011"]]}}}],"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Mali, Mešl in Rihter, 2011)</w:t>
      </w:r>
      <w:r w:rsidR="00ED44D4">
        <w:rPr>
          <w:rFonts w:ascii="Arial" w:hAnsi="Arial" w:cs="Arial"/>
          <w:color w:val="000000"/>
          <w:sz w:val="21"/>
          <w:szCs w:val="21"/>
        </w:rPr>
        <w:fldChar w:fldCharType="end"/>
      </w:r>
      <w:r>
        <w:rPr>
          <w:rFonts w:ascii="Arial" w:hAnsi="Arial" w:cs="Arial"/>
          <w:color w:val="000000"/>
          <w:sz w:val="21"/>
          <w:szCs w:val="21"/>
        </w:rPr>
        <w:t>. Etiam risus quam, placerat et eros in, pellentesque pulvinar turpis</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8klKF4K6","properties":{"formattedCitation":"(Smrekar in Krivec, 2021)","plainCitation":"(Smrekar in Krivec, 2021)","noteIndex":0},"citationItems":[{"id":64,"uris":["http://zotero.org/groups/4141114/items/25SLSUJ2"],"uri":["http://zotero.org/groups/4141114/items/25SLSUJ2"],"itemData":{"id":64,"type":"article-journal","container-title":"eFinance","language":"Slo","title":"Stanovanjski zakon: kako boste lahko oddajali stanovanja državnemu skladu, koliko bodo znašale neprofitne najemnine?","URL":"https://www.finance.si/8975249/Stanovanjski-zakon-kako-boste-lahko-oddajali-stanovanja-drzavnemu-skladu-koliko-bodo-znasale-neprofitne-najemnine","author":[{"family":"Smrekar","given":"Tanja"},{"family":"Krivec","given":"Vasilij"}],"issued":{"date-parts":[["2021",5,17]]}}}],"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Smrekar in Krivec, 2021)</w:t>
      </w:r>
      <w:r w:rsidR="00ED44D4">
        <w:rPr>
          <w:rFonts w:ascii="Arial" w:hAnsi="Arial" w:cs="Arial"/>
          <w:color w:val="000000"/>
          <w:sz w:val="21"/>
          <w:szCs w:val="21"/>
        </w:rPr>
        <w:fldChar w:fldCharType="end"/>
      </w:r>
      <w:r>
        <w:rPr>
          <w:rFonts w:ascii="Arial" w:hAnsi="Arial" w:cs="Arial"/>
          <w:color w:val="000000"/>
          <w:sz w:val="21"/>
          <w:szCs w:val="21"/>
        </w:rPr>
        <w:t>. Nullam blandit ornare magna a luctus</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wSkg6urf","properties":{"formattedCitation":"(Narat, Jesenovec, Bo\\uc0\\u353{}ki\\uc0\\u263{} in Milas Klari\\uc0\\u263{}, 2013)","plainCitation":"(Narat, Jesenovec, Boškić in Milas Klarić, 2013)","noteIndex":0},"citationItems":[{"id":192,"uris":["http://zotero.org/groups/4141114/items/R5FTTIZX"],"uri":["http://zotero.org/groups/4141114/items/R5FTTIZX"],"itemData":{"id":192,"type":"report","event-place":"Ljubljana","genre":"Končno poročilo","number":"IRSSV 13/2013","publisher":"Inštitut Republike Slovenije za socialno varstvo.","publisher-place":"Ljubljana","title":"Strokovne podlage za nadgradnjo instituta skrbništva","URL":"http://www.irssv.si/upload2/Strokovne%20podlage%20za%20nadgradnjo%20instituta%20skrbnistva.pdf","author":[{"family":"Narat","given":"T."},{"family":"Jesenovec","given":"A"},{"family":"Boškić","given":"R."},{"family":"Milas Klarić","given":"I."}],"issued":{"date-parts":[["2013"]]}}}],"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Narat, Jesenovec, Boškić in Milas Klarić, 2013)</w:t>
      </w:r>
      <w:r w:rsidR="00ED44D4">
        <w:rPr>
          <w:rFonts w:ascii="Arial" w:hAnsi="Arial" w:cs="Arial"/>
          <w:color w:val="000000"/>
          <w:sz w:val="21"/>
          <w:szCs w:val="21"/>
        </w:rPr>
        <w:fldChar w:fldCharType="end"/>
      </w:r>
      <w:r>
        <w:rPr>
          <w:rFonts w:ascii="Arial" w:hAnsi="Arial" w:cs="Arial"/>
          <w:color w:val="000000"/>
          <w:sz w:val="21"/>
          <w:szCs w:val="21"/>
        </w:rPr>
        <w:t>. Sed rutrum lacinia auctor</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316E14">
        <w:rPr>
          <w:rFonts w:ascii="Arial" w:hAnsi="Arial" w:cs="Arial"/>
          <w:color w:val="000000"/>
          <w:sz w:val="21"/>
          <w:szCs w:val="21"/>
        </w:rPr>
        <w:instrText xml:space="preserve"> ADDIN ZOTERO_ITEM CSL_CITATION {"citationID":"cpv4mpYz","properties":{"formattedCitation":"(Eurostat, 2020)","plainCitation":"(Eurostat, 2020)","noteIndex":0},"citationItems":[{"id":159,"uris":["http://zotero.org/groups/4141114/items/FFMPNWKA"],"uri":["http://zotero.org/groups/4141114/items/FFMPNWKA"],"itemData":{"id":159,"type":"book","publisher":"Luxemburg: Eurostat","title":"Structure of Earnings Survey – SES 2019.","URL":"https://ec.europa.eu/eurostat/web/microdata/structure-of-earnings-survey","author":[{"family":"Eurostat","given":""}],"issued":{"date-parts":[["2020"]]}}}],"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Eurostat, 2020)</w:t>
      </w:r>
      <w:r w:rsidR="00ED44D4">
        <w:rPr>
          <w:rFonts w:ascii="Arial" w:hAnsi="Arial" w:cs="Arial"/>
          <w:color w:val="000000"/>
          <w:sz w:val="21"/>
          <w:szCs w:val="21"/>
        </w:rPr>
        <w:fldChar w:fldCharType="end"/>
      </w:r>
      <w:r>
        <w:rPr>
          <w:rFonts w:ascii="Arial" w:hAnsi="Arial" w:cs="Arial"/>
          <w:color w:val="000000"/>
          <w:sz w:val="21"/>
          <w:szCs w:val="21"/>
        </w:rPr>
        <w:t>. Nam venenatis sem et nisl scelerisque, eu efficitur ligula auctor</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CNGz9Tsr","properties":{"formattedCitation":"(Povodnik, 2000)","plainCitation":"(Povodnik, 2000)","noteIndex":0},"citationItems":[{"id":193,"uris":["http://zotero.org/groups/4141114/items/6KFV2C4L"],"uri":["http://zotero.org/groups/4141114/items/6KFV2C4L"],"itemData":{"id":193,"type":"manuscript","genre":"Neobjavljeno","title":"Terenski dnevnik","author":[{"family":"Povodnik","given":"N"}],"issued":{"date-parts":[["2000"]]}}}],"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Povodnik, 2000)</w:t>
      </w:r>
      <w:r w:rsidR="00ED44D4">
        <w:rPr>
          <w:rFonts w:ascii="Arial" w:hAnsi="Arial" w:cs="Arial"/>
          <w:color w:val="000000"/>
          <w:sz w:val="21"/>
          <w:szCs w:val="21"/>
        </w:rPr>
        <w:fldChar w:fldCharType="end"/>
      </w:r>
      <w:r>
        <w:rPr>
          <w:rFonts w:ascii="Arial" w:hAnsi="Arial" w:cs="Arial"/>
          <w:color w:val="000000"/>
          <w:sz w:val="21"/>
          <w:szCs w:val="21"/>
        </w:rPr>
        <w:t>. Mauris mattis libero libero, nec cursus metus lacinia a</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4jU0RAyN","properties":{"formattedCitation":"(Woolham in Benton, 2013)","plainCitation":"(Woolham in Benton, 2013)","noteIndex":0},"citationItems":[{"id":178,"uris":["http://zotero.org/groups/4141114/items/EYXWDA77"],"uri":["http://zotero.org/groups/4141114/items/EYXWDA77"],"itemData":{"id":178,"type":"article-journal","container-title":"British Journal of Social Work","issue":"8","note":"publisher: Oxford University Press","page":"1472–1491","source":"Google Scholar","title":"The costs and benefits of personal budgets for older people: evidence from a single local authority","title-short":"The costs and benefits of personal budgets for older people","URL":"https://academic.oup.com/bjsw/article-abstract/43/8/1472/1699242","volume":"43","author":[{"family":"Woolham","given":"John"},{"family":"Benton","given":"Chris"}],"issued":{"date-parts":[["2013"]]}}}],"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Woolham in Benton, 2013)</w:t>
      </w:r>
      <w:r w:rsidR="00ED44D4">
        <w:rPr>
          <w:rFonts w:ascii="Arial" w:hAnsi="Arial" w:cs="Arial"/>
          <w:color w:val="000000"/>
          <w:sz w:val="21"/>
          <w:szCs w:val="21"/>
        </w:rPr>
        <w:fldChar w:fldCharType="end"/>
      </w:r>
      <w:r>
        <w:rPr>
          <w:rFonts w:ascii="Arial" w:hAnsi="Arial" w:cs="Arial"/>
          <w:color w:val="000000"/>
          <w:sz w:val="21"/>
          <w:szCs w:val="21"/>
        </w:rPr>
        <w:t>. Phasellus eget gravida eni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nAibSVQZ","properties":{"formattedCitation":"(Peklaj, 2013)","plainCitation":"(Peklaj, 2013)","noteIndex":0},"citationItems":[{"id":176,"uris":["http://zotero.org/groups/4141114/items/H95Q43UU"],"uri":["http://zotero.org/groups/4141114/items/H95Q43UU"],"itemData":{"id":176,"type":"paper-conference","container-title":"Podpora psihologa učiteljem in vzgojteljem pri delu z nadarjenimi","page":"1-27","source":"Google Scholar","title":"Učitelji nadarjenih učencev in delo z njimi","URL":"http://www.pef.uni-lj.si/fileadmin/Datoteke/CRSN/Posvet2013/zbornik_posvet_podpora_psihologa.pdf","author":[{"family":"Peklaj","given":"Cirila"}],"issued":{"date-parts":[["2013"]]}}}],"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Peklaj, 2013)</w:t>
      </w:r>
      <w:r w:rsidR="00ED44D4">
        <w:rPr>
          <w:rFonts w:ascii="Arial" w:hAnsi="Arial" w:cs="Arial"/>
          <w:color w:val="000000"/>
          <w:sz w:val="21"/>
          <w:szCs w:val="21"/>
        </w:rPr>
        <w:fldChar w:fldCharType="end"/>
      </w:r>
      <w:r>
        <w:rPr>
          <w:rFonts w:ascii="Arial" w:hAnsi="Arial" w:cs="Arial"/>
          <w:color w:val="000000"/>
          <w:sz w:val="21"/>
          <w:szCs w:val="21"/>
        </w:rPr>
        <w:t>. Praesent et ipsum ullamcorper, tincidunt tortor ac, pellentesque mauris</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Dh2CfKXo","properties":{"formattedCitation":"(Bel\\uc0\\u353{}ak, 2018)","plainCitation":"(Belšak, 2018)","noteIndex":0},"citationItems":[{"id":49,"uris":["http://zotero.org/groups/4141114/items/ZA5DYB97"],"uri":["http://zotero.org/groups/4141114/items/ZA5DYB97"],"itemData":{"id":49,"type":"webpage","language":"sl","note":"OCLC: 1039682137","title":"Uporaba orodja za organizacijo referenc in citiranja kratka navodila za uporabo s praktičnimi primeri","URL":"http://www.bistra.si/images/raziskovalne-naloge/Uporaba_orodja_za_organizacijo_referenc_in_citiranja.pdf","author":[{"family":"Belšak","given":"Nataša Jožica"}],"accessed":{"date-parts":[["2021",5,24]]},"issued":{"date-parts":[["2018"]]}}}],"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Belšak, 2018)</w:t>
      </w:r>
      <w:r w:rsidR="00ED44D4">
        <w:rPr>
          <w:rFonts w:ascii="Arial" w:hAnsi="Arial" w:cs="Arial"/>
          <w:color w:val="000000"/>
          <w:sz w:val="21"/>
          <w:szCs w:val="21"/>
        </w:rPr>
        <w:fldChar w:fldCharType="end"/>
      </w:r>
      <w:r>
        <w:rPr>
          <w:rFonts w:ascii="Arial" w:hAnsi="Arial" w:cs="Arial"/>
          <w:color w:val="000000"/>
          <w:sz w:val="21"/>
          <w:szCs w:val="21"/>
        </w:rPr>
        <w:t>. Nullam id nisi sollicitudin, commodo dolor ultrices, tempor neque</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RKvwGQ53","properties":{"formattedCitation":"(ZRSZ, 2020)","plainCitation":"(ZRSZ, 2020)","noteIndex":0},"citationItems":[{"id":181,"uris":["http://zotero.org/groups/4141114/items/8LG5Q3JC"],"uri":["http://zotero.org/groups/4141114/items/8LG5Q3JC"],"itemData":{"id":181,"type":"report","event-place":"Ljubljana","publisher":"Zavod republike Slovenije za zaposlovanje","publisher-place":"Ljubljana","title":"Veljavna delovna dovoljenja za zaposlitev tujcev po dejavnostih 2005-2020","URL":"http://www.ess.gov.si/trg_dela/trg_dela_v_ stevilkah/zaposlovanje_tujcev","author":[{"family":"ZRSZ","given":""}],"issued":{"date-parts":[["2020"]]}}}],"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ZRSZ, 2020)</w:t>
      </w:r>
      <w:r w:rsidR="00ED44D4">
        <w:rPr>
          <w:rFonts w:ascii="Arial" w:hAnsi="Arial" w:cs="Arial"/>
          <w:color w:val="000000"/>
          <w:sz w:val="21"/>
          <w:szCs w:val="21"/>
        </w:rPr>
        <w:fldChar w:fldCharType="end"/>
      </w:r>
      <w:r>
        <w:rPr>
          <w:rFonts w:ascii="Arial" w:hAnsi="Arial" w:cs="Arial"/>
          <w:color w:val="000000"/>
          <w:sz w:val="21"/>
          <w:szCs w:val="21"/>
        </w:rPr>
        <w:t>. Vestibulum convallis luctus dui, iaculis tempus massa</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NHlCm2ol","properties":{"formattedCitation":"(Lu\\uc0\\u353{}ina, 2020)","plainCitation":"(Lušina, 2020)","noteIndex":0},"citationItems":[{"id":152,"uris":["http://zotero.org/groups/4141114/items/586BVXTW"],"uri":["http://zotero.org/groups/4141114/items/586BVXTW"],"itemData":{"id":152,"type":"report","event-place":"Ljubljana","genre":"kratka analiza","publisher":"Urad za makroekonomske analize in razvoj RS","publisher-place":"Ljubljana","title":"Zadolženost podjetniškega sektorja","URL":"https://www.umar.gov.si/fileadmin/user_upload/publikacije/kratke_analize/2020_9_Zadolzenost_Lusina/ Zadolzenost_podjetniskega_sektorja_.pdf","author":[{"family":"Lušina","given":"Urška"}],"accessed":{"date-parts":[["2021",1,1]]},"issued":{"date-parts":[["2020"]]}}}],"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Lušina, 2020)</w:t>
      </w:r>
      <w:r w:rsidR="00ED44D4">
        <w:rPr>
          <w:rFonts w:ascii="Arial" w:hAnsi="Arial" w:cs="Arial"/>
          <w:color w:val="000000"/>
          <w:sz w:val="21"/>
          <w:szCs w:val="21"/>
        </w:rPr>
        <w:fldChar w:fldCharType="end"/>
      </w:r>
      <w:r>
        <w:rPr>
          <w:rFonts w:ascii="Arial" w:hAnsi="Arial" w:cs="Arial"/>
          <w:color w:val="000000"/>
          <w:sz w:val="21"/>
          <w:szCs w:val="21"/>
        </w:rPr>
        <w:t>. Quisque placerat vehicula urna, ut pretium tortor posuere a</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hWOF7yLG","properties":{"formattedCitation":"(ZSV-E, 2012)","plainCitation":"(ZSV-E, 2012)","noteIndex":0},"citationItems":[{"id":190,"uris":["http://zotero.org/groups/4141114/items/ALSVP3XQ"],"uri":["http://zotero.org/groups/4141114/items/ALSVP3XQ"],"itemData":{"id":190,"type":"legislation","number":"57/2012","title":"Zakon o dopolnitvi Zakona o socialnem varstvu","title-short":"ZSV-E","issued":{"date-parts":[["2012"]]}}}],"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ZSV-E, 2012)</w:t>
      </w:r>
      <w:r w:rsidR="00ED44D4">
        <w:rPr>
          <w:rFonts w:ascii="Arial" w:hAnsi="Arial" w:cs="Arial"/>
          <w:color w:val="000000"/>
          <w:sz w:val="21"/>
          <w:szCs w:val="21"/>
        </w:rPr>
        <w:fldChar w:fldCharType="end"/>
      </w:r>
      <w:r>
        <w:rPr>
          <w:rFonts w:ascii="Arial" w:hAnsi="Arial" w:cs="Arial"/>
          <w:color w:val="000000"/>
          <w:sz w:val="21"/>
          <w:szCs w:val="21"/>
        </w:rPr>
        <w:t>. Sed sit amet libero eu velit lobortis aliquet. Aenean nec ullamcorper qua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9fpyuTw8","properties":{"formattedCitation":"(MDDSZ, b. d.)","plainCitation":"(MDDSZ, b. d.)","noteIndex":0},"citationItems":[{"id":161,"uris":["http://zotero.org/groups/4141114/items/EALJ7GXU"],"uri":["http://zotero.org/groups/4141114/items/EALJ7GXU"],"itemData":{"id":161,"type":"webpage","language":"sl","title":"Zakonodaja Ministrstva za delo, družino, socialne zadeve in enake možnosti | GOV.SI","URL":"https://www.gov.si/drzavni-organi/ministrstva/ministrstvo-za-delo-druzino-socialne-zadeve-in-enake-moznosti/zakonodaja/","author":[{"family":"MDDSZ","given":""}],"accessed":{"date-parts":[["2021",6,21]]}}}],"schema":"https://github.com/citation-style-language/schema/raw/master/csl-citation.json"} </w:instrText>
      </w:r>
      <w:r w:rsidR="00ED44D4">
        <w:rPr>
          <w:rFonts w:ascii="Arial" w:hAnsi="Arial" w:cs="Arial"/>
          <w:color w:val="000000"/>
          <w:sz w:val="21"/>
          <w:szCs w:val="21"/>
        </w:rPr>
        <w:fldChar w:fldCharType="separate"/>
      </w:r>
      <w:r w:rsidR="00106039" w:rsidRPr="00106039">
        <w:rPr>
          <w:rFonts w:ascii="Arial" w:hAnsi="Arial" w:cs="Arial"/>
          <w:sz w:val="21"/>
        </w:rPr>
        <w:t>(MDDSZ, b. d.)</w:t>
      </w:r>
      <w:r w:rsidR="00ED44D4">
        <w:rPr>
          <w:rFonts w:ascii="Arial" w:hAnsi="Arial" w:cs="Arial"/>
          <w:color w:val="000000"/>
          <w:sz w:val="21"/>
          <w:szCs w:val="21"/>
        </w:rPr>
        <w:fldChar w:fldCharType="end"/>
      </w:r>
      <w:r>
        <w:rPr>
          <w:rFonts w:ascii="Arial" w:hAnsi="Arial" w:cs="Arial"/>
          <w:color w:val="000000"/>
          <w:sz w:val="21"/>
          <w:szCs w:val="21"/>
        </w:rPr>
        <w:t>. Suspendisse imperdiet pulvinar mi, blandit congue urna lacinia et. Nunc laoreet nulla nibh, eu tincidunt magna rutrum at.</w:t>
      </w:r>
    </w:p>
    <w:p w:rsidR="00AE4A21" w:rsidRDefault="00AE4A21"/>
    <w:p w:rsidR="00ED44D4" w:rsidRDefault="00ED44D4"/>
    <w:p w:rsidR="00ED44D4" w:rsidRDefault="00ED44D4" w:rsidP="002D5D35">
      <w:pPr>
        <w:pStyle w:val="Heading1"/>
      </w:pPr>
      <w:r>
        <w:t>Bibliografija:</w:t>
      </w:r>
      <w:r w:rsidR="002D5D35">
        <w:t xml:space="preserve"> </w:t>
      </w:r>
    </w:p>
    <w:p w:rsidR="002D5D35" w:rsidRPr="002D5D35" w:rsidRDefault="002D5D35" w:rsidP="002D5D35">
      <w:pPr>
        <w:pStyle w:val="Bibliography"/>
        <w:rPr>
          <w:rFonts w:ascii="Calibri" w:hAnsi="Calibri" w:cs="Calibri"/>
        </w:rPr>
      </w:pPr>
      <w:r>
        <w:fldChar w:fldCharType="begin"/>
      </w:r>
      <w:r>
        <w:instrText xml:space="preserve"> ADDIN ZOTERO_BIBL {"uncited":[],"omitted":[],"custom":[]} CSL_BIBLIOGRAPHY </w:instrText>
      </w:r>
      <w:r>
        <w:fldChar w:fldCharType="separate"/>
      </w:r>
      <w:r w:rsidRPr="002D5D35">
        <w:rPr>
          <w:rFonts w:ascii="Calibri" w:hAnsi="Calibri" w:cs="Calibri"/>
        </w:rPr>
        <w:t xml:space="preserve">Baldwin, R. in Di Mauro, B. W. (ur. ). (2020). </w:t>
      </w:r>
      <w:r w:rsidRPr="002D5D35">
        <w:rPr>
          <w:rFonts w:ascii="Calibri" w:hAnsi="Calibri" w:cs="Calibri"/>
          <w:i/>
          <w:iCs/>
        </w:rPr>
        <w:t>Economics in the time of COVID-19</w:t>
      </w:r>
      <w:r w:rsidRPr="002D5D35">
        <w:rPr>
          <w:rFonts w:ascii="Calibri" w:hAnsi="Calibri" w:cs="Calibri"/>
        </w:rPr>
        <w:t>. London: VOX CEPR Policy Portal.</w:t>
      </w:r>
    </w:p>
    <w:p w:rsidR="002D5D35" w:rsidRPr="002D5D35" w:rsidRDefault="002D5D35" w:rsidP="002D5D35">
      <w:pPr>
        <w:pStyle w:val="Bibliography"/>
        <w:rPr>
          <w:rFonts w:ascii="Calibri" w:hAnsi="Calibri" w:cs="Calibri"/>
        </w:rPr>
      </w:pPr>
      <w:r w:rsidRPr="002D5D35">
        <w:rPr>
          <w:rFonts w:ascii="Calibri" w:hAnsi="Calibri" w:cs="Calibri"/>
        </w:rPr>
        <w:t>Belšak, N. J. (2018). Uporaba orodja za organizacijo referenc in citiranja kratka navodila za uporabo s praktičnimi primeri. Pridobljeno 24. 5. 2021 s http://www.bistra.si/images/raziskovalne-naloge/Uporaba_orodja_za_organizacijo_referenc_in_citiranja.pdf</w:t>
      </w:r>
    </w:p>
    <w:p w:rsidR="002D5D35" w:rsidRPr="002D5D35" w:rsidRDefault="002D5D35" w:rsidP="002D5D35">
      <w:pPr>
        <w:pStyle w:val="Bibliography"/>
        <w:rPr>
          <w:rFonts w:ascii="Calibri" w:hAnsi="Calibri" w:cs="Calibri"/>
        </w:rPr>
      </w:pPr>
      <w:r w:rsidRPr="002D5D35">
        <w:rPr>
          <w:rFonts w:ascii="Calibri" w:hAnsi="Calibri" w:cs="Calibri"/>
        </w:rPr>
        <w:lastRenderedPageBreak/>
        <w:t xml:space="preserve">Bitincka, L., Ganapathi, A., Sorkin, S. in Zhang, S. (2019). Optimizing Data Analysis with a Semi-structured Time Series Database. </w:t>
      </w:r>
      <w:r w:rsidRPr="002D5D35">
        <w:rPr>
          <w:rFonts w:ascii="Calibri" w:hAnsi="Calibri" w:cs="Calibri"/>
          <w:i/>
          <w:iCs/>
        </w:rPr>
        <w:t>Society</w:t>
      </w:r>
      <w:r w:rsidRPr="002D5D35">
        <w:rPr>
          <w:rFonts w:ascii="Calibri" w:hAnsi="Calibri" w:cs="Calibri"/>
        </w:rPr>
        <w:t xml:space="preserve">, </w:t>
      </w:r>
      <w:r w:rsidRPr="002D5D35">
        <w:rPr>
          <w:rFonts w:ascii="Calibri" w:hAnsi="Calibri" w:cs="Calibri"/>
          <w:i/>
          <w:iCs/>
        </w:rPr>
        <w:t>12</w:t>
      </w:r>
      <w:r w:rsidRPr="002D5D35">
        <w:rPr>
          <w:rFonts w:ascii="Calibri" w:hAnsi="Calibri" w:cs="Calibri"/>
        </w:rPr>
        <w:t>(3), 1–9.</w:t>
      </w:r>
    </w:p>
    <w:p w:rsidR="002D5D35" w:rsidRPr="002D5D35" w:rsidRDefault="002D5D35" w:rsidP="002D5D35">
      <w:pPr>
        <w:pStyle w:val="Bibliography"/>
        <w:rPr>
          <w:rFonts w:ascii="Calibri" w:hAnsi="Calibri" w:cs="Calibri"/>
        </w:rPr>
      </w:pPr>
      <w:r w:rsidRPr="002D5D35">
        <w:rPr>
          <w:rFonts w:ascii="Calibri" w:hAnsi="Calibri" w:cs="Calibri"/>
        </w:rPr>
        <w:t>Damijan, J. P. (2021, 14. avgust). Problematična strategija nižje rasti: Degrowth ali slowgrowth? Pridobljeno 16. 8. 2021 s https://damijan.org/2021/08/14/problematicna-strategija-nizje-rasti-degrowth-ali-slowgrowth/</w:t>
      </w:r>
    </w:p>
    <w:p w:rsidR="002D5D35" w:rsidRPr="002D5D35" w:rsidRDefault="002D5D35" w:rsidP="002D5D35">
      <w:pPr>
        <w:pStyle w:val="Bibliography"/>
        <w:rPr>
          <w:rFonts w:ascii="Calibri" w:hAnsi="Calibri" w:cs="Calibri"/>
        </w:rPr>
      </w:pPr>
      <w:r w:rsidRPr="002D5D35">
        <w:rPr>
          <w:rFonts w:ascii="Calibri" w:hAnsi="Calibri" w:cs="Calibri"/>
        </w:rPr>
        <w:t>Darvas, Z. (2021, 14. julij). European Union countries’ recovery and resilience plans. Pridobljeno 12. 8. 2021 s https://www.bruegel.org/publications/datasets/european-union-countries-recovery-and-resilience-plans/</w:t>
      </w:r>
    </w:p>
    <w:p w:rsidR="002D5D35" w:rsidRPr="002D5D35" w:rsidRDefault="002D5D35" w:rsidP="002D5D35">
      <w:pPr>
        <w:pStyle w:val="Bibliography"/>
        <w:rPr>
          <w:rFonts w:ascii="Calibri" w:hAnsi="Calibri" w:cs="Calibri"/>
        </w:rPr>
      </w:pPr>
      <w:r w:rsidRPr="002D5D35">
        <w:rPr>
          <w:rFonts w:ascii="Calibri" w:hAnsi="Calibri" w:cs="Calibri"/>
        </w:rPr>
        <w:t xml:space="preserve">de Bondt, G., Gieseck, A., Herrero, P. in Zekaite, Z. (2019). Disaggregate income and wealth effects in the largest euro area countries. </w:t>
      </w:r>
      <w:r w:rsidRPr="002D5D35">
        <w:rPr>
          <w:rFonts w:ascii="Calibri" w:hAnsi="Calibri" w:cs="Calibri"/>
          <w:i/>
          <w:iCs/>
        </w:rPr>
        <w:t>ECB Working Paper</w:t>
      </w:r>
      <w:r w:rsidRPr="002D5D35">
        <w:rPr>
          <w:rFonts w:ascii="Calibri" w:hAnsi="Calibri" w:cs="Calibri"/>
        </w:rPr>
        <w:t>, (2343). Pridobljeno s https://www.ecb.europa.eu/pub/pdf/scpwps/ecb.wp2343~8a1d3cdd68.en.pdf</w:t>
      </w:r>
    </w:p>
    <w:p w:rsidR="002D5D35" w:rsidRPr="002D5D35" w:rsidRDefault="002D5D35" w:rsidP="002D5D35">
      <w:pPr>
        <w:pStyle w:val="Bibliography"/>
        <w:rPr>
          <w:rFonts w:ascii="Calibri" w:hAnsi="Calibri" w:cs="Calibri"/>
        </w:rPr>
      </w:pPr>
      <w:r w:rsidRPr="002D5D35">
        <w:rPr>
          <w:rFonts w:ascii="Calibri" w:hAnsi="Calibri" w:cs="Calibri"/>
        </w:rPr>
        <w:t xml:space="preserve">Dragoš, S., Leskošek, V., Erlah, P. P., Škerjanc, J., Urh, Š. H., Demšar, S. Ž., … test4,  fdg. (2005). </w:t>
      </w:r>
      <w:r w:rsidRPr="002D5D35">
        <w:rPr>
          <w:rFonts w:ascii="Calibri" w:hAnsi="Calibri" w:cs="Calibri"/>
          <w:i/>
          <w:iCs/>
        </w:rPr>
        <w:t>Krepitev moči</w:t>
      </w:r>
      <w:r w:rsidRPr="002D5D35">
        <w:rPr>
          <w:rFonts w:ascii="Calibri" w:hAnsi="Calibri" w:cs="Calibri"/>
        </w:rPr>
        <w:t>. Ljubljana: Fakulteta za socialno delo Univerze v Ljubljani.</w:t>
      </w:r>
    </w:p>
    <w:p w:rsidR="002D5D35" w:rsidRPr="002D5D35" w:rsidRDefault="002D5D35" w:rsidP="002D5D35">
      <w:pPr>
        <w:pStyle w:val="Bibliography"/>
        <w:rPr>
          <w:rFonts w:ascii="Calibri" w:hAnsi="Calibri" w:cs="Calibri"/>
        </w:rPr>
      </w:pPr>
      <w:r w:rsidRPr="002D5D35">
        <w:rPr>
          <w:rFonts w:ascii="Calibri" w:hAnsi="Calibri" w:cs="Calibri"/>
        </w:rPr>
        <w:t xml:space="preserve">ECB. (2021). </w:t>
      </w:r>
      <w:r w:rsidRPr="002D5D35">
        <w:rPr>
          <w:rFonts w:ascii="Calibri" w:hAnsi="Calibri" w:cs="Calibri"/>
          <w:i/>
          <w:iCs/>
        </w:rPr>
        <w:t>ECB Economic Bulletin</w:t>
      </w:r>
      <w:r w:rsidRPr="002D5D35">
        <w:rPr>
          <w:rFonts w:ascii="Calibri" w:hAnsi="Calibri" w:cs="Calibri"/>
        </w:rPr>
        <w:t>, 5. Frankfurt am Main: Evropska centralna banka. Pridobljeno s https://www.ecb.europa.eu/pub/pdf/ecbu/eb202105.en.pdf</w:t>
      </w:r>
    </w:p>
    <w:p w:rsidR="002D5D35" w:rsidRPr="002D5D35" w:rsidRDefault="002D5D35" w:rsidP="002D5D35">
      <w:pPr>
        <w:pStyle w:val="Bibliography"/>
        <w:rPr>
          <w:rFonts w:ascii="Calibri" w:hAnsi="Calibri" w:cs="Calibri"/>
        </w:rPr>
      </w:pPr>
      <w:r w:rsidRPr="002D5D35">
        <w:rPr>
          <w:rFonts w:ascii="Calibri" w:hAnsi="Calibri" w:cs="Calibri"/>
        </w:rPr>
        <w:t xml:space="preserve">EK. (2017). </w:t>
      </w:r>
      <w:r w:rsidRPr="002D5D35">
        <w:rPr>
          <w:rFonts w:ascii="Calibri" w:hAnsi="Calibri" w:cs="Calibri"/>
          <w:i/>
          <w:iCs/>
        </w:rPr>
        <w:t>Seventh report on economic, social and territorial cohesion</w:t>
      </w:r>
      <w:r w:rsidRPr="002D5D35">
        <w:rPr>
          <w:rFonts w:ascii="Calibri" w:hAnsi="Calibri" w:cs="Calibri"/>
        </w:rPr>
        <w:t>. Luxembourg: Urad za publikacije Evropski unije. Pridobljeno s https://ec.europa.eu/regional_policy/sources/docoffic/official/reports/cohesion7/7cr_sl.pdf</w:t>
      </w:r>
    </w:p>
    <w:p w:rsidR="002D5D35" w:rsidRPr="002D5D35" w:rsidRDefault="002D5D35" w:rsidP="002D5D35">
      <w:pPr>
        <w:pStyle w:val="Bibliography"/>
        <w:rPr>
          <w:rFonts w:ascii="Calibri" w:hAnsi="Calibri" w:cs="Calibri"/>
        </w:rPr>
      </w:pPr>
      <w:r w:rsidRPr="002D5D35">
        <w:rPr>
          <w:rFonts w:ascii="Calibri" w:hAnsi="Calibri" w:cs="Calibri"/>
        </w:rPr>
        <w:t xml:space="preserve">EK. (2021). </w:t>
      </w:r>
      <w:r w:rsidRPr="002D5D35">
        <w:rPr>
          <w:rFonts w:ascii="Calibri" w:hAnsi="Calibri" w:cs="Calibri"/>
          <w:i/>
          <w:iCs/>
        </w:rPr>
        <w:t>European economic forecast: Spring 2021</w:t>
      </w:r>
      <w:r w:rsidRPr="002D5D35">
        <w:rPr>
          <w:rFonts w:ascii="Calibri" w:hAnsi="Calibri" w:cs="Calibri"/>
        </w:rPr>
        <w:t>, Institutional Paper 149. Luxembourg: European Commission. Directorate General for Economic and Financial Affairs. Pridobljeno s https://data.europa.eu/doi/10.2765/66679</w:t>
      </w:r>
    </w:p>
    <w:p w:rsidR="002D5D35" w:rsidRPr="002D5D35" w:rsidRDefault="002D5D35" w:rsidP="002D5D35">
      <w:pPr>
        <w:pStyle w:val="Bibliography"/>
        <w:rPr>
          <w:rFonts w:ascii="Calibri" w:hAnsi="Calibri" w:cs="Calibri"/>
        </w:rPr>
      </w:pPr>
      <w:r w:rsidRPr="002D5D35">
        <w:rPr>
          <w:rFonts w:ascii="Calibri" w:hAnsi="Calibri" w:cs="Calibri"/>
        </w:rPr>
        <w:t xml:space="preserve">Eurostat. (2020). </w:t>
      </w:r>
      <w:r w:rsidRPr="002D5D35">
        <w:rPr>
          <w:rFonts w:ascii="Calibri" w:hAnsi="Calibri" w:cs="Calibri"/>
          <w:i/>
          <w:iCs/>
        </w:rPr>
        <w:t>Structure of Earnings Survey – SES 2019.</w:t>
      </w:r>
      <w:r w:rsidRPr="002D5D35">
        <w:rPr>
          <w:rFonts w:ascii="Calibri" w:hAnsi="Calibri" w:cs="Calibri"/>
        </w:rPr>
        <w:t xml:space="preserve"> Luxemburg: Eurostat. Pridobljeno s https://ec.europa.eu/eurostat/web/microdata/structure-of-earnings-survey</w:t>
      </w:r>
    </w:p>
    <w:p w:rsidR="002D5D35" w:rsidRPr="002D5D35" w:rsidRDefault="002D5D35" w:rsidP="002D5D35">
      <w:pPr>
        <w:pStyle w:val="Bibliography"/>
        <w:rPr>
          <w:rFonts w:ascii="Calibri" w:hAnsi="Calibri" w:cs="Calibri"/>
        </w:rPr>
      </w:pPr>
      <w:r w:rsidRPr="002D5D35">
        <w:rPr>
          <w:rFonts w:ascii="Calibri" w:hAnsi="Calibri" w:cs="Calibri"/>
        </w:rPr>
        <w:t>Google. (b. d.). Pridobljeno 4. 6. 2021 s https://www.google.com/</w:t>
      </w:r>
    </w:p>
    <w:p w:rsidR="002D5D35" w:rsidRPr="002D5D35" w:rsidRDefault="002D5D35" w:rsidP="002D5D35">
      <w:pPr>
        <w:pStyle w:val="Bibliography"/>
        <w:rPr>
          <w:rFonts w:ascii="Calibri" w:hAnsi="Calibri" w:cs="Calibri"/>
        </w:rPr>
      </w:pPr>
      <w:r w:rsidRPr="002D5D35">
        <w:rPr>
          <w:rFonts w:ascii="Calibri" w:hAnsi="Calibri" w:cs="Calibri"/>
        </w:rPr>
        <w:t xml:space="preserve">Grebenc, V. in Šabić, A. (2013). </w:t>
      </w:r>
      <w:r w:rsidRPr="002D5D35">
        <w:rPr>
          <w:rFonts w:ascii="Calibri" w:hAnsi="Calibri" w:cs="Calibri"/>
          <w:i/>
          <w:iCs/>
        </w:rPr>
        <w:t>Ljubljanske zgodbe: biografije navadnih ljudi</w:t>
      </w:r>
      <w:r w:rsidRPr="002D5D35">
        <w:rPr>
          <w:rFonts w:ascii="Calibri" w:hAnsi="Calibri" w:cs="Calibri"/>
        </w:rPr>
        <w:t>. Fakulteta za socialno delo, Univerza v Ljubljani.</w:t>
      </w:r>
    </w:p>
    <w:p w:rsidR="002D5D35" w:rsidRPr="002D5D35" w:rsidRDefault="002D5D35" w:rsidP="002D5D35">
      <w:pPr>
        <w:pStyle w:val="Bibliography"/>
        <w:rPr>
          <w:rFonts w:ascii="Calibri" w:hAnsi="Calibri" w:cs="Calibri"/>
        </w:rPr>
      </w:pPr>
      <w:r w:rsidRPr="002D5D35">
        <w:rPr>
          <w:rFonts w:ascii="Calibri" w:hAnsi="Calibri" w:cs="Calibri"/>
        </w:rPr>
        <w:lastRenderedPageBreak/>
        <w:t xml:space="preserve">Hale, T., Webster, S., Petherick, A., Phillips, T. in Bearitz, K. (2020). </w:t>
      </w:r>
      <w:r w:rsidRPr="002D5D35">
        <w:rPr>
          <w:rFonts w:ascii="Calibri" w:hAnsi="Calibri" w:cs="Calibri"/>
          <w:i/>
          <w:iCs/>
        </w:rPr>
        <w:t>Oxford COVID-19 Government Response Tracker</w:t>
      </w:r>
      <w:r w:rsidRPr="002D5D35">
        <w:rPr>
          <w:rFonts w:ascii="Calibri" w:hAnsi="Calibri" w:cs="Calibri"/>
        </w:rPr>
        <w:t>. Blavatnik School of Government. Pridobljeno s https://covidtracker.bsg.ox.ac.uk/</w:t>
      </w:r>
    </w:p>
    <w:p w:rsidR="002D5D35" w:rsidRPr="002D5D35" w:rsidRDefault="002D5D35" w:rsidP="002D5D35">
      <w:pPr>
        <w:pStyle w:val="Bibliography"/>
        <w:rPr>
          <w:rFonts w:ascii="Calibri" w:hAnsi="Calibri" w:cs="Calibri"/>
        </w:rPr>
      </w:pPr>
      <w:r w:rsidRPr="002D5D35">
        <w:rPr>
          <w:rFonts w:ascii="Calibri" w:hAnsi="Calibri" w:cs="Calibri"/>
        </w:rPr>
        <w:t>Intelligence of dogs: lists breeds from most to least intelligent. (b. d.). Pridobljeno 21. 6. 2021 s https://petrix.com/dogint/</w:t>
      </w:r>
    </w:p>
    <w:p w:rsidR="002D5D35" w:rsidRPr="002D5D35" w:rsidRDefault="002D5D35" w:rsidP="002D5D35">
      <w:pPr>
        <w:pStyle w:val="Bibliography"/>
        <w:rPr>
          <w:rFonts w:ascii="Calibri" w:hAnsi="Calibri" w:cs="Calibri"/>
        </w:rPr>
      </w:pPr>
      <w:r w:rsidRPr="002D5D35">
        <w:rPr>
          <w:rFonts w:ascii="Calibri" w:hAnsi="Calibri" w:cs="Calibri"/>
        </w:rPr>
        <w:t xml:space="preserve">Jackson, J. K. in Weiss, M. A. (b. d.). </w:t>
      </w:r>
      <w:r w:rsidRPr="002D5D35">
        <w:rPr>
          <w:rFonts w:ascii="Calibri" w:hAnsi="Calibri" w:cs="Calibri"/>
          <w:i/>
          <w:iCs/>
        </w:rPr>
        <w:t>Global Economic Effects of COVID-19</w:t>
      </w:r>
      <w:r w:rsidRPr="002D5D35">
        <w:rPr>
          <w:rFonts w:ascii="Calibri" w:hAnsi="Calibri" w:cs="Calibri"/>
        </w:rPr>
        <w:t>. 84.</w:t>
      </w:r>
    </w:p>
    <w:p w:rsidR="002D5D35" w:rsidRPr="002D5D35" w:rsidRDefault="002D5D35" w:rsidP="002D5D35">
      <w:pPr>
        <w:pStyle w:val="Bibliography"/>
        <w:rPr>
          <w:rFonts w:ascii="Calibri" w:hAnsi="Calibri" w:cs="Calibri"/>
        </w:rPr>
      </w:pPr>
      <w:r w:rsidRPr="002D5D35">
        <w:rPr>
          <w:rFonts w:ascii="Calibri" w:hAnsi="Calibri" w:cs="Calibri"/>
        </w:rPr>
        <w:t xml:space="preserve">Kogoj, A. (2009). Ali smo pripravljeni na demenco v prihodnosti. V: A. Kogoj in M. Strbad (ur.), </w:t>
      </w:r>
      <w:r w:rsidRPr="002D5D35">
        <w:rPr>
          <w:rFonts w:ascii="Calibri" w:hAnsi="Calibri" w:cs="Calibri"/>
          <w:i/>
          <w:iCs/>
        </w:rPr>
        <w:t>V korak z demenco – poti: 6. psihogeriatrično srečanje</w:t>
      </w:r>
      <w:r w:rsidRPr="002D5D35">
        <w:rPr>
          <w:rFonts w:ascii="Calibri" w:hAnsi="Calibri" w:cs="Calibri"/>
        </w:rPr>
        <w:t>. Laško: Spominčica – Slovensko združenje za pomoč pri demenci. Pridobljeno s xycyxv</w:t>
      </w:r>
    </w:p>
    <w:p w:rsidR="002D5D35" w:rsidRPr="002D5D35" w:rsidRDefault="002D5D35" w:rsidP="002D5D35">
      <w:pPr>
        <w:pStyle w:val="Bibliography"/>
        <w:rPr>
          <w:rFonts w:ascii="Calibri" w:hAnsi="Calibri" w:cs="Calibri"/>
        </w:rPr>
      </w:pPr>
      <w:r w:rsidRPr="002D5D35">
        <w:rPr>
          <w:rFonts w:ascii="Calibri" w:hAnsi="Calibri" w:cs="Calibri"/>
          <w:i/>
          <w:iCs/>
        </w:rPr>
        <w:t>Kurić in ostali v. Republiki Sloveniji</w:t>
      </w:r>
      <w:r w:rsidRPr="002D5D35">
        <w:rPr>
          <w:rFonts w:ascii="Calibri" w:hAnsi="Calibri" w:cs="Calibri"/>
        </w:rPr>
        <w:t>. št. 26828/06 (26. junij 2021).</w:t>
      </w:r>
    </w:p>
    <w:p w:rsidR="002D5D35" w:rsidRPr="002D5D35" w:rsidRDefault="002D5D35" w:rsidP="002D5D35">
      <w:pPr>
        <w:pStyle w:val="Bibliography"/>
        <w:rPr>
          <w:rFonts w:ascii="Calibri" w:hAnsi="Calibri" w:cs="Calibri"/>
        </w:rPr>
      </w:pPr>
      <w:r w:rsidRPr="002D5D35">
        <w:rPr>
          <w:rFonts w:ascii="Calibri" w:hAnsi="Calibri" w:cs="Calibri"/>
        </w:rPr>
        <w:t xml:space="preserve">Lipson, C. (2011). </w:t>
      </w:r>
      <w:r w:rsidRPr="002D5D35">
        <w:rPr>
          <w:rFonts w:ascii="Calibri" w:hAnsi="Calibri" w:cs="Calibri"/>
          <w:i/>
          <w:iCs/>
        </w:rPr>
        <w:t>Cite right: a quick guide to citation styles--MLA, APA, Chicago, the sciences, professions, and more</w:t>
      </w:r>
      <w:r w:rsidRPr="002D5D35">
        <w:rPr>
          <w:rFonts w:ascii="Calibri" w:hAnsi="Calibri" w:cs="Calibri"/>
        </w:rPr>
        <w:t>. University of Chicago Press.</w:t>
      </w:r>
    </w:p>
    <w:p w:rsidR="002D5D35" w:rsidRPr="002D5D35" w:rsidRDefault="002D5D35" w:rsidP="002D5D35">
      <w:pPr>
        <w:pStyle w:val="Bibliography"/>
        <w:rPr>
          <w:rFonts w:ascii="Calibri" w:hAnsi="Calibri" w:cs="Calibri"/>
        </w:rPr>
      </w:pPr>
      <w:r w:rsidRPr="002D5D35">
        <w:rPr>
          <w:rFonts w:ascii="Calibri" w:hAnsi="Calibri" w:cs="Calibri"/>
        </w:rPr>
        <w:t xml:space="preserve">Lovell, M. C. (1963). Seasonal adjustment of economic time series and multiple regression analysis. </w:t>
      </w:r>
      <w:r w:rsidRPr="002D5D35">
        <w:rPr>
          <w:rFonts w:ascii="Calibri" w:hAnsi="Calibri" w:cs="Calibri"/>
          <w:i/>
          <w:iCs/>
        </w:rPr>
        <w:t>Journal of the American Statistical Association</w:t>
      </w:r>
      <w:r w:rsidRPr="002D5D35">
        <w:rPr>
          <w:rFonts w:ascii="Calibri" w:hAnsi="Calibri" w:cs="Calibri"/>
        </w:rPr>
        <w:t xml:space="preserve">, </w:t>
      </w:r>
      <w:r w:rsidRPr="002D5D35">
        <w:rPr>
          <w:rFonts w:ascii="Calibri" w:hAnsi="Calibri" w:cs="Calibri"/>
          <w:i/>
          <w:iCs/>
        </w:rPr>
        <w:t>58</w:t>
      </w:r>
      <w:r w:rsidRPr="002D5D35">
        <w:rPr>
          <w:rFonts w:ascii="Calibri" w:hAnsi="Calibri" w:cs="Calibri"/>
        </w:rPr>
        <w:t>(304), 993–1010. https://doi.org/10.1080/01621459.1963.10480682</w:t>
      </w:r>
    </w:p>
    <w:p w:rsidR="002D5D35" w:rsidRPr="002D5D35" w:rsidRDefault="002D5D35" w:rsidP="002D5D35">
      <w:pPr>
        <w:pStyle w:val="Bibliography"/>
        <w:rPr>
          <w:rFonts w:ascii="Calibri" w:hAnsi="Calibri" w:cs="Calibri"/>
        </w:rPr>
      </w:pPr>
      <w:r w:rsidRPr="002D5D35">
        <w:rPr>
          <w:rFonts w:ascii="Calibri" w:hAnsi="Calibri" w:cs="Calibri"/>
        </w:rPr>
        <w:t xml:space="preserve">Lušina, U. (2020). </w:t>
      </w:r>
      <w:r w:rsidRPr="002D5D35">
        <w:rPr>
          <w:rFonts w:ascii="Calibri" w:hAnsi="Calibri" w:cs="Calibri"/>
          <w:i/>
          <w:iCs/>
        </w:rPr>
        <w:t>Zadolženost podjetniškega sektorja</w:t>
      </w:r>
      <w:r w:rsidRPr="002D5D35">
        <w:rPr>
          <w:rFonts w:ascii="Calibri" w:hAnsi="Calibri" w:cs="Calibri"/>
        </w:rPr>
        <w:t>, [Kratka analiza]. Ljubljana: Urad za makroekonomske analize in razvoj RS. Pridobljeno s https://www.umar.gov.si/fileadmin/user_upload/publikacije/kratke_analize/2020_9_Zadolzenost_Lusina/ Zadolzenost_podjetniskega_sektorja_.pdf</w:t>
      </w:r>
    </w:p>
    <w:p w:rsidR="002D5D35" w:rsidRPr="002D5D35" w:rsidRDefault="002D5D35" w:rsidP="002D5D35">
      <w:pPr>
        <w:pStyle w:val="Bibliography"/>
        <w:rPr>
          <w:rFonts w:ascii="Calibri" w:hAnsi="Calibri" w:cs="Calibri"/>
        </w:rPr>
      </w:pPr>
      <w:r w:rsidRPr="002D5D35">
        <w:rPr>
          <w:rFonts w:ascii="Calibri" w:hAnsi="Calibri" w:cs="Calibri"/>
        </w:rPr>
        <w:t xml:space="preserve">Mali, J., Mešl, N. in Rihter, L. (2011). </w:t>
      </w:r>
      <w:r w:rsidRPr="002D5D35">
        <w:rPr>
          <w:rFonts w:ascii="Calibri" w:hAnsi="Calibri" w:cs="Calibri"/>
          <w:i/>
          <w:iCs/>
        </w:rPr>
        <w:t>Socialno delo z osebami z demenco: raziskovanje potreb oseb z demenco in odgovorov nanje</w:t>
      </w:r>
      <w:r w:rsidRPr="002D5D35">
        <w:rPr>
          <w:rFonts w:ascii="Calibri" w:hAnsi="Calibri" w:cs="Calibri"/>
        </w:rPr>
        <w:t>. Fakulteta za socialno delo.</w:t>
      </w:r>
    </w:p>
    <w:p w:rsidR="002D5D35" w:rsidRPr="002D5D35" w:rsidRDefault="002D5D35" w:rsidP="002D5D35">
      <w:pPr>
        <w:pStyle w:val="Bibliography"/>
        <w:rPr>
          <w:rFonts w:ascii="Calibri" w:hAnsi="Calibri" w:cs="Calibri"/>
        </w:rPr>
      </w:pPr>
      <w:r w:rsidRPr="002D5D35">
        <w:rPr>
          <w:rFonts w:ascii="Calibri" w:hAnsi="Calibri" w:cs="Calibri"/>
        </w:rPr>
        <w:t>MDDSZ. (b. d.). Zakonodaja Ministrstva za delo, družino, socialne zadeve in enake možnosti | GOV.SI. Pridobljeno 21. 6. 2021 s https://www.gov.si/drzavni-organi/ministrstva/ministrstvo-za-delo-druzino-socialne-zadeve-in-enake-moznosti/zakonodaja/</w:t>
      </w:r>
    </w:p>
    <w:p w:rsidR="002D5D35" w:rsidRPr="002D5D35" w:rsidRDefault="002D5D35" w:rsidP="002D5D35">
      <w:pPr>
        <w:pStyle w:val="Bibliography"/>
        <w:rPr>
          <w:rFonts w:ascii="Calibri" w:hAnsi="Calibri" w:cs="Calibri"/>
        </w:rPr>
      </w:pPr>
      <w:r w:rsidRPr="002D5D35">
        <w:rPr>
          <w:rFonts w:ascii="Calibri" w:hAnsi="Calibri" w:cs="Calibri"/>
        </w:rPr>
        <w:lastRenderedPageBreak/>
        <w:t>Mesec, B. (2014). Dobrodelnost: nadomestek ali dopolnilo države. Pridobljeno 21. 6. 2021 s https://begotnice-blazx.blogspot.com/2014/01/dobrodelnost-nadomestek-ali-dopolnilo.html</w:t>
      </w:r>
    </w:p>
    <w:p w:rsidR="002D5D35" w:rsidRPr="002D5D35" w:rsidRDefault="002D5D35" w:rsidP="002D5D35">
      <w:pPr>
        <w:pStyle w:val="Bibliography"/>
        <w:rPr>
          <w:rFonts w:ascii="Calibri" w:hAnsi="Calibri" w:cs="Calibri"/>
        </w:rPr>
      </w:pPr>
      <w:r w:rsidRPr="002D5D35">
        <w:rPr>
          <w:rFonts w:ascii="Calibri" w:hAnsi="Calibri" w:cs="Calibri"/>
        </w:rPr>
        <w:t xml:space="preserve">Narat, T., Jesenovec, A., Boškić, R. in Milas Klarić, I. (2013). </w:t>
      </w:r>
      <w:r w:rsidRPr="002D5D35">
        <w:rPr>
          <w:rFonts w:ascii="Calibri" w:hAnsi="Calibri" w:cs="Calibri"/>
          <w:i/>
          <w:iCs/>
        </w:rPr>
        <w:t>Strokovne podlage za nadgradnjo instituta skrbništva</w:t>
      </w:r>
      <w:r w:rsidRPr="002D5D35">
        <w:rPr>
          <w:rFonts w:ascii="Calibri" w:hAnsi="Calibri" w:cs="Calibri"/>
        </w:rPr>
        <w:t>, Končno poročilo IRSSV 13/2013. Ljubljana: Inštitut Republike Slovenije za socialno varstvo. Pridobljeno s http://www.irssv.si/upload2/Strokovne%20podlage%20za%20nadgradnjo%20instituta%20skrbnistva.pdf</w:t>
      </w:r>
    </w:p>
    <w:p w:rsidR="002D5D35" w:rsidRPr="002D5D35" w:rsidRDefault="002D5D35" w:rsidP="002D5D35">
      <w:pPr>
        <w:pStyle w:val="Bibliography"/>
        <w:rPr>
          <w:rFonts w:ascii="Calibri" w:hAnsi="Calibri" w:cs="Calibri"/>
        </w:rPr>
      </w:pPr>
      <w:r w:rsidRPr="002D5D35">
        <w:rPr>
          <w:rFonts w:ascii="Calibri" w:hAnsi="Calibri" w:cs="Calibri"/>
          <w:i/>
          <w:iCs/>
        </w:rPr>
        <w:t>Navodilo o odmeri in koriscenju rednega letnega dopusta javnih usluzbencev na UP</w:t>
      </w:r>
      <w:r w:rsidRPr="002D5D35">
        <w:rPr>
          <w:rFonts w:ascii="Calibri" w:hAnsi="Calibri" w:cs="Calibri"/>
        </w:rPr>
        <w:t>. (2014). Univerya na Primorskem.</w:t>
      </w:r>
    </w:p>
    <w:p w:rsidR="002D5D35" w:rsidRPr="002D5D35" w:rsidRDefault="002D5D35" w:rsidP="002D5D35">
      <w:pPr>
        <w:pStyle w:val="Bibliography"/>
        <w:rPr>
          <w:rFonts w:ascii="Calibri" w:hAnsi="Calibri" w:cs="Calibri"/>
        </w:rPr>
      </w:pPr>
      <w:r w:rsidRPr="002D5D35">
        <w:rPr>
          <w:rFonts w:ascii="Calibri" w:hAnsi="Calibri" w:cs="Calibri"/>
        </w:rPr>
        <w:t xml:space="preserve">Peklaj, C. (2013). Učitelji nadarjenih učencev in delo z njimi. </w:t>
      </w:r>
      <w:r w:rsidRPr="002D5D35">
        <w:rPr>
          <w:rFonts w:ascii="Calibri" w:hAnsi="Calibri" w:cs="Calibri"/>
          <w:i/>
          <w:iCs/>
        </w:rPr>
        <w:t>Podpora psihologa učiteljem in vzgojteljem pri delu z nadarjenimi</w:t>
      </w:r>
      <w:r w:rsidRPr="002D5D35">
        <w:rPr>
          <w:rFonts w:ascii="Calibri" w:hAnsi="Calibri" w:cs="Calibri"/>
        </w:rPr>
        <w:t>, 1–27. Pridobljeno s http://www.pef.uni-lj.si/fileadmin/Datoteke/CRSN/Posvet2013/zbornik_posvet_podpora_psihologa.pdf</w:t>
      </w:r>
    </w:p>
    <w:p w:rsidR="002D5D35" w:rsidRPr="002D5D35" w:rsidRDefault="002D5D35" w:rsidP="002D5D35">
      <w:pPr>
        <w:pStyle w:val="Bibliography"/>
        <w:rPr>
          <w:rFonts w:ascii="Calibri" w:hAnsi="Calibri" w:cs="Calibri"/>
        </w:rPr>
      </w:pPr>
      <w:r w:rsidRPr="002D5D35">
        <w:rPr>
          <w:rFonts w:ascii="Calibri" w:hAnsi="Calibri" w:cs="Calibri"/>
        </w:rPr>
        <w:t xml:space="preserve">Povodnik, N. (2000). </w:t>
      </w:r>
      <w:r w:rsidRPr="002D5D35">
        <w:rPr>
          <w:rFonts w:ascii="Calibri" w:hAnsi="Calibri" w:cs="Calibri"/>
          <w:i/>
          <w:iCs/>
        </w:rPr>
        <w:t>Terenski dnevnik</w:t>
      </w:r>
      <w:r w:rsidRPr="002D5D35">
        <w:rPr>
          <w:rFonts w:ascii="Calibri" w:hAnsi="Calibri" w:cs="Calibri"/>
        </w:rPr>
        <w:t>. Neobjavljeno.</w:t>
      </w:r>
    </w:p>
    <w:p w:rsidR="002D5D35" w:rsidRPr="002D5D35" w:rsidRDefault="002D5D35" w:rsidP="002D5D35">
      <w:pPr>
        <w:pStyle w:val="Bibliography"/>
        <w:rPr>
          <w:rFonts w:ascii="Calibri" w:hAnsi="Calibri" w:cs="Calibri"/>
        </w:rPr>
      </w:pPr>
      <w:r w:rsidRPr="002D5D35">
        <w:rPr>
          <w:rFonts w:ascii="Calibri" w:hAnsi="Calibri" w:cs="Calibri"/>
        </w:rPr>
        <w:t>Ranjan. (b. d.). 601 Words Essay on if I were a Social Worker. Pridobljeno 21. 6. 2021 s https://www.preservearticles.com/essay-for-students/601-words-essay-on-if-i-were-a-social-worker/10182</w:t>
      </w:r>
      <w:bookmarkStart w:id="0" w:name="_GoBack"/>
      <w:bookmarkEnd w:id="0"/>
    </w:p>
    <w:p w:rsidR="002D5D35" w:rsidRPr="002D5D35" w:rsidRDefault="002D5D35" w:rsidP="002D5D35">
      <w:pPr>
        <w:pStyle w:val="Bibliography"/>
        <w:rPr>
          <w:rFonts w:ascii="Calibri" w:hAnsi="Calibri" w:cs="Calibri"/>
        </w:rPr>
      </w:pPr>
      <w:r w:rsidRPr="002D5D35">
        <w:rPr>
          <w:rFonts w:ascii="Calibri" w:hAnsi="Calibri" w:cs="Calibri"/>
          <w:i/>
          <w:iCs/>
        </w:rPr>
        <w:t>Resolucija o Nacionalnem programu izobraževanja odraslih v Republiki Sloveniji za obdobje 2013–2020</w:t>
      </w:r>
      <w:r w:rsidRPr="002D5D35">
        <w:rPr>
          <w:rFonts w:ascii="Calibri" w:hAnsi="Calibri" w:cs="Calibri"/>
        </w:rPr>
        <w:t>. (2013).</w:t>
      </w:r>
    </w:p>
    <w:p w:rsidR="002D5D35" w:rsidRPr="002D5D35" w:rsidRDefault="002D5D35" w:rsidP="002D5D35">
      <w:pPr>
        <w:pStyle w:val="Bibliography"/>
        <w:rPr>
          <w:rFonts w:ascii="Calibri" w:hAnsi="Calibri" w:cs="Calibri"/>
        </w:rPr>
      </w:pPr>
      <w:r w:rsidRPr="002D5D35">
        <w:rPr>
          <w:rFonts w:ascii="Calibri" w:hAnsi="Calibri" w:cs="Calibri"/>
          <w:i/>
          <w:iCs/>
        </w:rPr>
        <w:t>Slovar slovenskega knjižnega jezika</w:t>
      </w:r>
      <w:r w:rsidRPr="002D5D35">
        <w:rPr>
          <w:rFonts w:ascii="Calibri" w:hAnsi="Calibri" w:cs="Calibri"/>
        </w:rPr>
        <w:t>. (1970). Ljubljana: Državna založba.</w:t>
      </w:r>
    </w:p>
    <w:p w:rsidR="002D5D35" w:rsidRPr="002D5D35" w:rsidRDefault="002D5D35" w:rsidP="002D5D35">
      <w:pPr>
        <w:pStyle w:val="Bibliography"/>
        <w:rPr>
          <w:rFonts w:ascii="Calibri" w:hAnsi="Calibri" w:cs="Calibri"/>
        </w:rPr>
      </w:pPr>
      <w:r w:rsidRPr="002D5D35">
        <w:rPr>
          <w:rFonts w:ascii="Calibri" w:hAnsi="Calibri" w:cs="Calibri"/>
        </w:rPr>
        <w:t xml:space="preserve">Smrekar, T. in Krivec, V. (2021). Stanovanjski zakon: kako boste lahko oddajali stanovanja državnemu skladu, koliko bodo znašale neprofitne najemnine? </w:t>
      </w:r>
      <w:r w:rsidRPr="002D5D35">
        <w:rPr>
          <w:rFonts w:ascii="Calibri" w:hAnsi="Calibri" w:cs="Calibri"/>
          <w:i/>
          <w:iCs/>
        </w:rPr>
        <w:t>eFinance</w:t>
      </w:r>
      <w:r w:rsidRPr="002D5D35">
        <w:rPr>
          <w:rFonts w:ascii="Calibri" w:hAnsi="Calibri" w:cs="Calibri"/>
        </w:rPr>
        <w:t>. Pridobljeno s https://www.finance.si/8975249/Stanovanjski-zakon-kako-boste-lahko-oddajali-stanovanja-drzavnemu-skladu-koliko-bodo-znasale-neprofitne-najemnine</w:t>
      </w:r>
    </w:p>
    <w:p w:rsidR="002D5D35" w:rsidRPr="002D5D35" w:rsidRDefault="002D5D35" w:rsidP="002D5D35">
      <w:pPr>
        <w:pStyle w:val="Bibliography"/>
        <w:rPr>
          <w:rFonts w:ascii="Calibri" w:hAnsi="Calibri" w:cs="Calibri"/>
        </w:rPr>
      </w:pPr>
      <w:r w:rsidRPr="002D5D35">
        <w:rPr>
          <w:rFonts w:ascii="Calibri" w:hAnsi="Calibri" w:cs="Calibri"/>
        </w:rPr>
        <w:t xml:space="preserve">SURS. (2020). </w:t>
      </w:r>
      <w:r w:rsidRPr="002D5D35">
        <w:rPr>
          <w:rFonts w:ascii="Calibri" w:hAnsi="Calibri" w:cs="Calibri"/>
          <w:i/>
          <w:iCs/>
        </w:rPr>
        <w:t>Metodološko pojasnilo. Plače zaposlenih pri pravnih osebah</w:t>
      </w:r>
      <w:r w:rsidRPr="002D5D35">
        <w:rPr>
          <w:rFonts w:ascii="Calibri" w:hAnsi="Calibri" w:cs="Calibri"/>
        </w:rPr>
        <w:t>. Ljubljana: Statistični urad RS. Pridobljeno s https://www.stat.si/statweb/File/DocSysFile/8212</w:t>
      </w:r>
    </w:p>
    <w:p w:rsidR="002D5D35" w:rsidRPr="002D5D35" w:rsidRDefault="002D5D35" w:rsidP="002D5D35">
      <w:pPr>
        <w:pStyle w:val="Bibliography"/>
        <w:rPr>
          <w:rFonts w:ascii="Calibri" w:hAnsi="Calibri" w:cs="Calibri"/>
        </w:rPr>
      </w:pPr>
      <w:r w:rsidRPr="002D5D35">
        <w:rPr>
          <w:rFonts w:ascii="Calibri" w:hAnsi="Calibri" w:cs="Calibri"/>
        </w:rPr>
        <w:t xml:space="preserve">SURS. (2021). </w:t>
      </w:r>
      <w:r w:rsidRPr="002D5D35">
        <w:rPr>
          <w:rFonts w:ascii="Calibri" w:hAnsi="Calibri" w:cs="Calibri"/>
          <w:i/>
          <w:iCs/>
        </w:rPr>
        <w:t>SI-STAT podatkovni portal</w:t>
      </w:r>
      <w:r w:rsidRPr="002D5D35">
        <w:rPr>
          <w:rFonts w:ascii="Calibri" w:hAnsi="Calibri" w:cs="Calibri"/>
        </w:rPr>
        <w:t>. Ljubljana: Statistični urad RS. Pridobljeno s https://pxweb.stat.si/SiStat/sl</w:t>
      </w:r>
    </w:p>
    <w:p w:rsidR="002D5D35" w:rsidRPr="002D5D35" w:rsidRDefault="002D5D35" w:rsidP="002D5D35">
      <w:pPr>
        <w:pStyle w:val="Bibliography"/>
        <w:rPr>
          <w:rFonts w:ascii="Calibri" w:hAnsi="Calibri" w:cs="Calibri"/>
        </w:rPr>
      </w:pPr>
      <w:r w:rsidRPr="002D5D35">
        <w:rPr>
          <w:rFonts w:ascii="Calibri" w:hAnsi="Calibri" w:cs="Calibri"/>
        </w:rPr>
        <w:t xml:space="preserve">UMAR. (2016). </w:t>
      </w:r>
      <w:r w:rsidRPr="002D5D35">
        <w:rPr>
          <w:rFonts w:ascii="Calibri" w:hAnsi="Calibri" w:cs="Calibri"/>
          <w:i/>
          <w:iCs/>
        </w:rPr>
        <w:t>Ekonomski izzivi</w:t>
      </w:r>
      <w:r w:rsidRPr="002D5D35">
        <w:rPr>
          <w:rFonts w:ascii="Calibri" w:hAnsi="Calibri" w:cs="Calibri"/>
        </w:rPr>
        <w:t>. Ljubljana: Urad za makroekonomske analize in razvoj.</w:t>
      </w:r>
    </w:p>
    <w:p w:rsidR="002D5D35" w:rsidRPr="002D5D35" w:rsidRDefault="002D5D35" w:rsidP="002D5D35">
      <w:pPr>
        <w:pStyle w:val="Bibliography"/>
        <w:rPr>
          <w:rFonts w:ascii="Calibri" w:hAnsi="Calibri" w:cs="Calibri"/>
        </w:rPr>
      </w:pPr>
      <w:r w:rsidRPr="002D5D35">
        <w:rPr>
          <w:rFonts w:ascii="Calibri" w:hAnsi="Calibri" w:cs="Calibri"/>
        </w:rPr>
        <w:t xml:space="preserve">UMAR. (2020). </w:t>
      </w:r>
      <w:r w:rsidRPr="002D5D35">
        <w:rPr>
          <w:rFonts w:ascii="Calibri" w:hAnsi="Calibri" w:cs="Calibri"/>
          <w:i/>
          <w:iCs/>
        </w:rPr>
        <w:t>Poročilo o produktivnosti 2020</w:t>
      </w:r>
      <w:r w:rsidRPr="002D5D35">
        <w:rPr>
          <w:rFonts w:ascii="Calibri" w:hAnsi="Calibri" w:cs="Calibri"/>
        </w:rPr>
        <w:t>. Ljubljana: Urad za makroekonomske analize in razvoj RS. Pridobljeno s https://www.umar.gov.si/fileadmin/user_upload/publikacije/Porocilo_o_produktivnosti/2020/slovenski/PoP_2020_splet.pdf</w:t>
      </w:r>
    </w:p>
    <w:p w:rsidR="002D5D35" w:rsidRPr="002D5D35" w:rsidRDefault="002D5D35" w:rsidP="002D5D35">
      <w:pPr>
        <w:pStyle w:val="Bibliography"/>
        <w:rPr>
          <w:rFonts w:ascii="Calibri" w:hAnsi="Calibri" w:cs="Calibri"/>
        </w:rPr>
      </w:pPr>
      <w:r w:rsidRPr="002D5D35">
        <w:rPr>
          <w:rFonts w:ascii="Calibri" w:hAnsi="Calibri" w:cs="Calibri"/>
        </w:rPr>
        <w:t xml:space="preserve">UMAR. (2021d). </w:t>
      </w:r>
      <w:r w:rsidRPr="002D5D35">
        <w:rPr>
          <w:rFonts w:ascii="Calibri" w:hAnsi="Calibri" w:cs="Calibri"/>
          <w:i/>
          <w:iCs/>
        </w:rPr>
        <w:t>Poročilo o razvoju 2021</w:t>
      </w:r>
      <w:r w:rsidRPr="002D5D35">
        <w:rPr>
          <w:rFonts w:ascii="Calibri" w:hAnsi="Calibri" w:cs="Calibri"/>
        </w:rPr>
        <w:t>. Ljubljana: Urad za makroekonomske analize in razvoj RS.</w:t>
      </w:r>
    </w:p>
    <w:p w:rsidR="002D5D35" w:rsidRPr="002D5D35" w:rsidRDefault="002D5D35" w:rsidP="002D5D35">
      <w:pPr>
        <w:pStyle w:val="Bibliography"/>
        <w:rPr>
          <w:rFonts w:ascii="Calibri" w:hAnsi="Calibri" w:cs="Calibri"/>
        </w:rPr>
      </w:pPr>
      <w:r w:rsidRPr="002D5D35">
        <w:rPr>
          <w:rFonts w:ascii="Calibri" w:hAnsi="Calibri" w:cs="Calibri"/>
        </w:rPr>
        <w:t xml:space="preserve">UMAR. (2021c). </w:t>
      </w:r>
      <w:r w:rsidRPr="002D5D35">
        <w:rPr>
          <w:rFonts w:ascii="Calibri" w:hAnsi="Calibri" w:cs="Calibri"/>
          <w:i/>
          <w:iCs/>
        </w:rPr>
        <w:t>Ekonomsko ogledalo</w:t>
      </w:r>
      <w:r w:rsidRPr="002D5D35">
        <w:rPr>
          <w:rFonts w:ascii="Calibri" w:hAnsi="Calibri" w:cs="Calibri"/>
        </w:rPr>
        <w:t xml:space="preserve">, </w:t>
      </w:r>
      <w:r w:rsidRPr="002D5D35">
        <w:rPr>
          <w:rFonts w:ascii="Calibri" w:hAnsi="Calibri" w:cs="Calibri"/>
          <w:i/>
          <w:iCs/>
        </w:rPr>
        <w:t>27</w:t>
      </w:r>
      <w:r w:rsidRPr="002D5D35">
        <w:rPr>
          <w:rFonts w:ascii="Calibri" w:hAnsi="Calibri" w:cs="Calibri"/>
        </w:rPr>
        <w:t>(4). Pridobljeno s https://www.umar.gov.si/fileadmin/user_upload/publikacije/eo/2021/4_2021/EO_0421_S.pdf</w:t>
      </w:r>
    </w:p>
    <w:p w:rsidR="002D5D35" w:rsidRPr="002D5D35" w:rsidRDefault="002D5D35" w:rsidP="002D5D35">
      <w:pPr>
        <w:pStyle w:val="Bibliography"/>
        <w:rPr>
          <w:rFonts w:ascii="Calibri" w:hAnsi="Calibri" w:cs="Calibri"/>
        </w:rPr>
      </w:pPr>
      <w:r w:rsidRPr="002D5D35">
        <w:rPr>
          <w:rFonts w:ascii="Calibri" w:hAnsi="Calibri" w:cs="Calibri"/>
        </w:rPr>
        <w:t xml:space="preserve">UMAR. (2021b). </w:t>
      </w:r>
      <w:r w:rsidRPr="002D5D35">
        <w:rPr>
          <w:rFonts w:ascii="Calibri" w:hAnsi="Calibri" w:cs="Calibri"/>
          <w:i/>
          <w:iCs/>
        </w:rPr>
        <w:t>Ekonomsko ogledalo</w:t>
      </w:r>
      <w:r w:rsidRPr="002D5D35">
        <w:rPr>
          <w:rFonts w:ascii="Calibri" w:hAnsi="Calibri" w:cs="Calibri"/>
        </w:rPr>
        <w:t xml:space="preserve">, </w:t>
      </w:r>
      <w:r w:rsidRPr="002D5D35">
        <w:rPr>
          <w:rFonts w:ascii="Calibri" w:hAnsi="Calibri" w:cs="Calibri"/>
          <w:i/>
          <w:iCs/>
        </w:rPr>
        <w:t>27</w:t>
      </w:r>
      <w:r w:rsidRPr="002D5D35">
        <w:rPr>
          <w:rFonts w:ascii="Calibri" w:hAnsi="Calibri" w:cs="Calibri"/>
        </w:rPr>
        <w:t>(5). Pridobljeno s https://www.umar.gov.si/fileadmin/user_upload/publikacije/eo/2021/5_2021/EO_5_2021.pdf</w:t>
      </w:r>
    </w:p>
    <w:p w:rsidR="002D5D35" w:rsidRPr="002D5D35" w:rsidRDefault="002D5D35" w:rsidP="002D5D35">
      <w:pPr>
        <w:pStyle w:val="Bibliography"/>
        <w:rPr>
          <w:rFonts w:ascii="Calibri" w:hAnsi="Calibri" w:cs="Calibri"/>
        </w:rPr>
      </w:pPr>
      <w:r w:rsidRPr="002D5D35">
        <w:rPr>
          <w:rFonts w:ascii="Calibri" w:hAnsi="Calibri" w:cs="Calibri"/>
        </w:rPr>
        <w:t xml:space="preserve">UMAR. (2021a). </w:t>
      </w:r>
      <w:r w:rsidRPr="002D5D35">
        <w:rPr>
          <w:rFonts w:ascii="Calibri" w:hAnsi="Calibri" w:cs="Calibri"/>
          <w:i/>
          <w:iCs/>
        </w:rPr>
        <w:t>Ekonomsko ogledalo</w:t>
      </w:r>
      <w:r w:rsidRPr="002D5D35">
        <w:rPr>
          <w:rFonts w:ascii="Calibri" w:hAnsi="Calibri" w:cs="Calibri"/>
        </w:rPr>
        <w:t xml:space="preserve">, </w:t>
      </w:r>
      <w:r w:rsidRPr="002D5D35">
        <w:rPr>
          <w:rFonts w:ascii="Calibri" w:hAnsi="Calibri" w:cs="Calibri"/>
          <w:i/>
          <w:iCs/>
        </w:rPr>
        <w:t>27</w:t>
      </w:r>
      <w:r w:rsidRPr="002D5D35">
        <w:rPr>
          <w:rFonts w:ascii="Calibri" w:hAnsi="Calibri" w:cs="Calibri"/>
        </w:rPr>
        <w:t>(6). Pridobljeno s https://www.umar.gov.si/fileadmin/user_upload/publikacije/eo/2021/6_2021/EO_6_2021_01.pdf</w:t>
      </w:r>
    </w:p>
    <w:p w:rsidR="002D5D35" w:rsidRPr="002D5D35" w:rsidRDefault="002D5D35" w:rsidP="002D5D35">
      <w:pPr>
        <w:pStyle w:val="Bibliography"/>
        <w:rPr>
          <w:rFonts w:ascii="Calibri" w:hAnsi="Calibri" w:cs="Calibri"/>
        </w:rPr>
      </w:pPr>
      <w:r w:rsidRPr="002D5D35">
        <w:rPr>
          <w:rFonts w:ascii="Calibri" w:hAnsi="Calibri" w:cs="Calibri"/>
        </w:rPr>
        <w:t xml:space="preserve">Urek, M. (2013, avgust). </w:t>
      </w:r>
      <w:r w:rsidRPr="002D5D35">
        <w:rPr>
          <w:rFonts w:ascii="Calibri" w:hAnsi="Calibri" w:cs="Calibri"/>
          <w:i/>
          <w:iCs/>
        </w:rPr>
        <w:t>Empowering people in acute crisis: statutory advocates’ experiences in Slovenia</w:t>
      </w:r>
      <w:r w:rsidRPr="002D5D35">
        <w:rPr>
          <w:rFonts w:ascii="Calibri" w:hAnsi="Calibri" w:cs="Calibri"/>
        </w:rPr>
        <w:t>. Predstavljeno na ENTER Mental Health, 14th Annual Conference „Empowering people in psychosis: lifelong learning approaches“ Academy of Special Education, Varšava.</w:t>
      </w:r>
    </w:p>
    <w:p w:rsidR="002D5D35" w:rsidRPr="002D5D35" w:rsidRDefault="002D5D35" w:rsidP="002D5D35">
      <w:pPr>
        <w:pStyle w:val="Bibliography"/>
        <w:rPr>
          <w:rFonts w:ascii="Calibri" w:hAnsi="Calibri" w:cs="Calibri"/>
        </w:rPr>
      </w:pPr>
      <w:r w:rsidRPr="002D5D35">
        <w:rPr>
          <w:rFonts w:ascii="Calibri" w:hAnsi="Calibri" w:cs="Calibri"/>
        </w:rPr>
        <w:t xml:space="preserve">Veugelers, R. (2021). </w:t>
      </w:r>
      <w:r w:rsidRPr="002D5D35">
        <w:rPr>
          <w:rFonts w:ascii="Calibri" w:hAnsi="Calibri" w:cs="Calibri"/>
          <w:i/>
          <w:iCs/>
        </w:rPr>
        <w:t>Research and innovation policies and productivity growth</w:t>
      </w:r>
      <w:r w:rsidRPr="002D5D35">
        <w:rPr>
          <w:rFonts w:ascii="Calibri" w:hAnsi="Calibri" w:cs="Calibri"/>
        </w:rPr>
        <w:t>. Bruselj: Bruegel.</w:t>
      </w:r>
    </w:p>
    <w:p w:rsidR="002D5D35" w:rsidRPr="002D5D35" w:rsidRDefault="002D5D35" w:rsidP="002D5D35">
      <w:pPr>
        <w:pStyle w:val="Bibliography"/>
        <w:rPr>
          <w:rFonts w:ascii="Calibri" w:hAnsi="Calibri" w:cs="Calibri"/>
        </w:rPr>
      </w:pPr>
      <w:r w:rsidRPr="002D5D35">
        <w:rPr>
          <w:rFonts w:ascii="Calibri" w:hAnsi="Calibri" w:cs="Calibri"/>
        </w:rPr>
        <w:t xml:space="preserve">Vlada RS. (2021). </w:t>
      </w:r>
      <w:r w:rsidRPr="002D5D35">
        <w:rPr>
          <w:rFonts w:ascii="Calibri" w:hAnsi="Calibri" w:cs="Calibri"/>
          <w:i/>
          <w:iCs/>
        </w:rPr>
        <w:t>Načrt za okrevanje in odpornost. Povzetek</w:t>
      </w:r>
      <w:r w:rsidRPr="002D5D35">
        <w:rPr>
          <w:rFonts w:ascii="Calibri" w:hAnsi="Calibri" w:cs="Calibri"/>
        </w:rPr>
        <w:t>. Ljubljana. Pridobljeno s http://www.eu-skladi.si/sl/po-2020/nacrt-za-okrevanje-in-krepitev-odpornosti</w:t>
      </w:r>
    </w:p>
    <w:p w:rsidR="002D5D35" w:rsidRPr="002D5D35" w:rsidRDefault="002D5D35" w:rsidP="002D5D35">
      <w:pPr>
        <w:pStyle w:val="Bibliography"/>
        <w:rPr>
          <w:rFonts w:ascii="Calibri" w:hAnsi="Calibri" w:cs="Calibri"/>
        </w:rPr>
      </w:pPr>
      <w:r w:rsidRPr="002D5D35">
        <w:rPr>
          <w:rFonts w:ascii="Calibri" w:hAnsi="Calibri" w:cs="Calibri"/>
        </w:rPr>
        <w:t xml:space="preserve">Weisman, D. in Zornado, J. L. (2017). </w:t>
      </w:r>
      <w:r w:rsidRPr="002D5D35">
        <w:rPr>
          <w:rFonts w:ascii="Calibri" w:hAnsi="Calibri" w:cs="Calibri"/>
          <w:i/>
          <w:iCs/>
        </w:rPr>
        <w:t>Professional Writing for Social Work Practice</w:t>
      </w:r>
      <w:r w:rsidRPr="002D5D35">
        <w:rPr>
          <w:rFonts w:ascii="Calibri" w:hAnsi="Calibri" w:cs="Calibri"/>
        </w:rPr>
        <w:t>. Pridobljeno s http://search.ebscohost.com</w:t>
      </w:r>
    </w:p>
    <w:p w:rsidR="002D5D35" w:rsidRPr="002D5D35" w:rsidRDefault="002D5D35" w:rsidP="002D5D35">
      <w:pPr>
        <w:pStyle w:val="Bibliography"/>
        <w:rPr>
          <w:rFonts w:ascii="Calibri" w:hAnsi="Calibri" w:cs="Calibri"/>
        </w:rPr>
      </w:pPr>
      <w:r w:rsidRPr="002D5D35">
        <w:rPr>
          <w:rFonts w:ascii="Calibri" w:hAnsi="Calibri" w:cs="Calibri"/>
        </w:rPr>
        <w:t xml:space="preserve">Woolham, J. in Benton, C. (2013). The costs and benefits of personal budgets for older people: evidence from a single local authority. </w:t>
      </w:r>
      <w:r w:rsidRPr="002D5D35">
        <w:rPr>
          <w:rFonts w:ascii="Calibri" w:hAnsi="Calibri" w:cs="Calibri"/>
          <w:i/>
          <w:iCs/>
        </w:rPr>
        <w:t>British Journal of Social Work</w:t>
      </w:r>
      <w:r w:rsidRPr="002D5D35">
        <w:rPr>
          <w:rFonts w:ascii="Calibri" w:hAnsi="Calibri" w:cs="Calibri"/>
        </w:rPr>
        <w:t xml:space="preserve">, </w:t>
      </w:r>
      <w:r w:rsidRPr="002D5D35">
        <w:rPr>
          <w:rFonts w:ascii="Calibri" w:hAnsi="Calibri" w:cs="Calibri"/>
          <w:i/>
          <w:iCs/>
        </w:rPr>
        <w:t>43</w:t>
      </w:r>
      <w:r w:rsidRPr="002D5D35">
        <w:rPr>
          <w:rFonts w:ascii="Calibri" w:hAnsi="Calibri" w:cs="Calibri"/>
        </w:rPr>
        <w:t>(8), 1472–1491. Pridobljeno s https://academic.oup.com/bjsw/article-abstract/43/8/1472/1699242</w:t>
      </w:r>
    </w:p>
    <w:p w:rsidR="002D5D35" w:rsidRPr="002D5D35" w:rsidRDefault="002D5D35" w:rsidP="002D5D35">
      <w:pPr>
        <w:pStyle w:val="Bibliography"/>
        <w:rPr>
          <w:rFonts w:ascii="Calibri" w:hAnsi="Calibri" w:cs="Calibri"/>
        </w:rPr>
      </w:pPr>
      <w:r w:rsidRPr="002D5D35">
        <w:rPr>
          <w:rFonts w:ascii="Calibri" w:hAnsi="Calibri" w:cs="Calibri"/>
          <w:i/>
          <w:iCs/>
        </w:rPr>
        <w:t>Zakon o dopolnitvi Zakona o socialnem varstvu</w:t>
      </w:r>
      <w:r w:rsidRPr="002D5D35">
        <w:rPr>
          <w:rFonts w:ascii="Calibri" w:hAnsi="Calibri" w:cs="Calibri"/>
        </w:rPr>
        <w:t>. (2012). Ur. l. RS, št. 57/2012.</w:t>
      </w:r>
    </w:p>
    <w:p w:rsidR="002D5D35" w:rsidRPr="002D5D35" w:rsidRDefault="002D5D35" w:rsidP="002D5D35">
      <w:pPr>
        <w:pStyle w:val="Bibliography"/>
        <w:rPr>
          <w:rFonts w:ascii="Calibri" w:hAnsi="Calibri" w:cs="Calibri"/>
        </w:rPr>
      </w:pPr>
      <w:r w:rsidRPr="002D5D35">
        <w:rPr>
          <w:rFonts w:ascii="Calibri" w:hAnsi="Calibri" w:cs="Calibri"/>
        </w:rPr>
        <w:t xml:space="preserve">Zaviršek, D. (2013, 23. februar). Ko je klic iz pekla v Slovenijo zastonj: socialno politika. </w:t>
      </w:r>
      <w:r w:rsidRPr="002D5D35">
        <w:rPr>
          <w:rFonts w:ascii="Calibri" w:hAnsi="Calibri" w:cs="Calibri"/>
          <w:i/>
          <w:iCs/>
        </w:rPr>
        <w:t>Delo - Sobotna Priloga</w:t>
      </w:r>
      <w:r w:rsidRPr="002D5D35">
        <w:rPr>
          <w:rFonts w:ascii="Calibri" w:hAnsi="Calibri" w:cs="Calibri"/>
        </w:rPr>
        <w:t>, str. 6. Pridobljeno s http://www.delo.si/revolt/druzbena_drzava/ko-je-klic-iz-pekla-v-slovenijo-zastonj.html</w:t>
      </w:r>
    </w:p>
    <w:p w:rsidR="002D5D35" w:rsidRPr="002D5D35" w:rsidRDefault="002D5D35" w:rsidP="002D5D35">
      <w:pPr>
        <w:pStyle w:val="Bibliography"/>
        <w:rPr>
          <w:rFonts w:ascii="Calibri" w:hAnsi="Calibri" w:cs="Calibri"/>
        </w:rPr>
      </w:pPr>
      <w:r w:rsidRPr="002D5D35">
        <w:rPr>
          <w:rFonts w:ascii="Calibri" w:hAnsi="Calibri" w:cs="Calibri"/>
        </w:rPr>
        <w:t xml:space="preserve">ZRSZ. (2020). </w:t>
      </w:r>
      <w:r w:rsidRPr="002D5D35">
        <w:rPr>
          <w:rFonts w:ascii="Calibri" w:hAnsi="Calibri" w:cs="Calibri"/>
          <w:i/>
          <w:iCs/>
        </w:rPr>
        <w:t>Veljavna delovna dovoljenja za zaposlitev tujcev po dejavnostih 2005-2020</w:t>
      </w:r>
      <w:r w:rsidRPr="002D5D35">
        <w:rPr>
          <w:rFonts w:ascii="Calibri" w:hAnsi="Calibri" w:cs="Calibri"/>
        </w:rPr>
        <w:t>. Ljubljana: Zavod republike Slovenije za zaposlovanje. Pridobljeno s http://www.ess.gov.si/trg_dela/trg_dela_v_ stevilkah/zaposlovanje_tujcev</w:t>
      </w:r>
    </w:p>
    <w:p w:rsidR="002D5D35" w:rsidRPr="002D5D35" w:rsidRDefault="002D5D35" w:rsidP="002D5D35">
      <w:r>
        <w:fldChar w:fldCharType="end"/>
      </w:r>
    </w:p>
    <w:sectPr w:rsidR="002D5D35" w:rsidRPr="002D5D35" w:rsidSect="00077D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dirty"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4A2"/>
    <w:rsid w:val="00077D6E"/>
    <w:rsid w:val="000B3C29"/>
    <w:rsid w:val="000E7A8A"/>
    <w:rsid w:val="00106039"/>
    <w:rsid w:val="001F0A78"/>
    <w:rsid w:val="002C082F"/>
    <w:rsid w:val="002D5D35"/>
    <w:rsid w:val="00316E14"/>
    <w:rsid w:val="00337FE0"/>
    <w:rsid w:val="00395654"/>
    <w:rsid w:val="00405613"/>
    <w:rsid w:val="00421824"/>
    <w:rsid w:val="004B57D4"/>
    <w:rsid w:val="0056167B"/>
    <w:rsid w:val="0058159E"/>
    <w:rsid w:val="005C059D"/>
    <w:rsid w:val="007F55C6"/>
    <w:rsid w:val="00A844A2"/>
    <w:rsid w:val="00AE4A21"/>
    <w:rsid w:val="00D12668"/>
    <w:rsid w:val="00E874B0"/>
    <w:rsid w:val="00ED44D4"/>
    <w:rsid w:val="00EE45FE"/>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10766E"/>
  <w15:chartTrackingRefBased/>
  <w15:docId w15:val="{790E9B2B-BB12-4BAA-BE80-D33B6D88E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44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844A2"/>
    <w:pPr>
      <w:spacing w:before="100" w:beforeAutospacing="1" w:after="100" w:afterAutospacing="1" w:line="240" w:lineRule="auto"/>
    </w:pPr>
    <w:rPr>
      <w:rFonts w:ascii="Times New Roman" w:eastAsia="Times New Roman" w:hAnsi="Times New Roman" w:cs="Times New Roman"/>
      <w:sz w:val="24"/>
      <w:szCs w:val="24"/>
      <w:lang w:eastAsia="sl-SI"/>
    </w:rPr>
  </w:style>
  <w:style w:type="paragraph" w:styleId="Bibliography">
    <w:name w:val="Bibliography"/>
    <w:basedOn w:val="Normal"/>
    <w:next w:val="Normal"/>
    <w:uiPriority w:val="37"/>
    <w:unhideWhenUsed/>
    <w:rsid w:val="00ED44D4"/>
    <w:pPr>
      <w:spacing w:after="0" w:line="480" w:lineRule="auto"/>
      <w:ind w:left="720" w:hanging="720"/>
    </w:pPr>
  </w:style>
  <w:style w:type="character" w:customStyle="1" w:styleId="Heading1Char">
    <w:name w:val="Heading 1 Char"/>
    <w:basedOn w:val="DefaultParagraphFont"/>
    <w:link w:val="Heading1"/>
    <w:uiPriority w:val="9"/>
    <w:rsid w:val="00ED44D4"/>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4056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613"/>
    <w:rPr>
      <w:rFonts w:ascii="Segoe UI" w:hAnsi="Segoe UI" w:cs="Segoe UI"/>
      <w:sz w:val="18"/>
      <w:szCs w:val="18"/>
    </w:rPr>
  </w:style>
  <w:style w:type="paragraph" w:styleId="Revision">
    <w:name w:val="Revision"/>
    <w:hidden/>
    <w:uiPriority w:val="99"/>
    <w:semiHidden/>
    <w:rsid w:val="00EE45F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0608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6</Pages>
  <Words>7663</Words>
  <Characters>43685</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Založnik</dc:creator>
  <cp:keywords/>
  <dc:description/>
  <cp:lastModifiedBy>Maja Založnik</cp:lastModifiedBy>
  <cp:revision>3</cp:revision>
  <dcterms:created xsi:type="dcterms:W3CDTF">2021-08-25T13:25:00Z</dcterms:created>
  <dcterms:modified xsi:type="dcterms:W3CDTF">2021-08-2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cF3Pi2d"/&gt;&lt;style id="http://www.zotero.org/styles/urad-rs-za-makroekonomske-analize-in-razvoj" hasBibliography="1" bibliographyStyleHasBeenSet="1"/&gt;&lt;prefs&gt;&lt;pref name="fieldType" value="Field"/</vt:lpwstr>
  </property>
  <property fmtid="{D5CDD505-2E9C-101B-9397-08002B2CF9AE}" pid="3" name="ZOTERO_PREF_2">
    <vt:lpwstr>&gt;&lt;/prefs&gt;&lt;/data&gt;</vt:lpwstr>
  </property>
</Properties>
</file>